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4D0132" w14:textId="477FBE29" w:rsidR="00EE54ED" w:rsidRPr="001A150E" w:rsidRDefault="00EE54ED" w:rsidP="00AD6D31">
      <w:pPr>
        <w:widowControl/>
        <w:spacing w:line="240" w:lineRule="auto"/>
        <w:jc w:val="center"/>
        <w:rPr>
          <w:rFonts w:ascii="標楷體" w:hAnsi="標楷體"/>
          <w:b/>
          <w:sz w:val="56"/>
          <w:szCs w:val="56"/>
        </w:rPr>
      </w:pPr>
      <w:r w:rsidRPr="001A150E">
        <w:rPr>
          <w:rFonts w:ascii="標楷體" w:hAnsi="標楷體" w:hint="eastAsia"/>
          <w:b/>
          <w:sz w:val="56"/>
          <w:szCs w:val="56"/>
        </w:rPr>
        <w:t>國</w:t>
      </w:r>
      <w:r>
        <w:rPr>
          <w:rFonts w:ascii="標楷體" w:hAnsi="標楷體" w:hint="eastAsia"/>
          <w:b/>
          <w:sz w:val="56"/>
          <w:szCs w:val="56"/>
        </w:rPr>
        <w:t xml:space="preserve"> </w:t>
      </w:r>
      <w:r w:rsidRPr="001A150E">
        <w:rPr>
          <w:rFonts w:ascii="標楷體" w:hAnsi="標楷體" w:hint="eastAsia"/>
          <w:b/>
          <w:sz w:val="56"/>
          <w:szCs w:val="56"/>
        </w:rPr>
        <w:t>立</w:t>
      </w:r>
      <w:r>
        <w:rPr>
          <w:rFonts w:ascii="標楷體" w:hAnsi="標楷體" w:hint="eastAsia"/>
          <w:b/>
          <w:sz w:val="56"/>
          <w:szCs w:val="56"/>
        </w:rPr>
        <w:t xml:space="preserve"> </w:t>
      </w:r>
      <w:r w:rsidRPr="001A150E">
        <w:rPr>
          <w:rFonts w:ascii="標楷體" w:hAnsi="標楷體" w:hint="eastAsia"/>
          <w:b/>
          <w:sz w:val="56"/>
          <w:szCs w:val="56"/>
        </w:rPr>
        <w:t>中</w:t>
      </w:r>
      <w:r>
        <w:rPr>
          <w:rFonts w:ascii="標楷體" w:hAnsi="標楷體" w:hint="eastAsia"/>
          <w:b/>
          <w:sz w:val="56"/>
          <w:szCs w:val="56"/>
        </w:rPr>
        <w:t xml:space="preserve"> </w:t>
      </w:r>
      <w:r w:rsidRPr="001A150E">
        <w:rPr>
          <w:rFonts w:ascii="標楷體" w:hAnsi="標楷體" w:hint="eastAsia"/>
          <w:b/>
          <w:sz w:val="56"/>
          <w:szCs w:val="56"/>
        </w:rPr>
        <w:t>央</w:t>
      </w:r>
      <w:r>
        <w:rPr>
          <w:rFonts w:ascii="標楷體" w:hAnsi="標楷體" w:hint="eastAsia"/>
          <w:b/>
          <w:sz w:val="56"/>
          <w:szCs w:val="56"/>
        </w:rPr>
        <w:t xml:space="preserve"> </w:t>
      </w:r>
      <w:r w:rsidRPr="001A150E">
        <w:rPr>
          <w:rFonts w:ascii="標楷體" w:hAnsi="標楷體" w:hint="eastAsia"/>
          <w:b/>
          <w:sz w:val="56"/>
          <w:szCs w:val="56"/>
        </w:rPr>
        <w:t>大</w:t>
      </w:r>
      <w:r>
        <w:rPr>
          <w:rFonts w:ascii="標楷體" w:hAnsi="標楷體" w:hint="eastAsia"/>
          <w:b/>
          <w:sz w:val="56"/>
          <w:szCs w:val="56"/>
        </w:rPr>
        <w:t xml:space="preserve"> </w:t>
      </w:r>
      <w:r w:rsidRPr="001A150E">
        <w:rPr>
          <w:rFonts w:ascii="標楷體" w:hAnsi="標楷體" w:hint="eastAsia"/>
          <w:b/>
          <w:sz w:val="56"/>
          <w:szCs w:val="56"/>
        </w:rPr>
        <w:t>學</w:t>
      </w:r>
    </w:p>
    <w:p w14:paraId="3B339C0E" w14:textId="77777777" w:rsidR="00EE54ED" w:rsidRDefault="00EE54ED" w:rsidP="00EE54ED">
      <w:pPr>
        <w:widowControl/>
        <w:spacing w:line="240" w:lineRule="auto"/>
        <w:jc w:val="center"/>
        <w:rPr>
          <w:rFonts w:ascii="標楷體" w:hAnsi="標楷體"/>
          <w:b/>
          <w:sz w:val="40"/>
          <w:szCs w:val="40"/>
        </w:rPr>
      </w:pPr>
    </w:p>
    <w:p w14:paraId="45F68F9A" w14:textId="77777777" w:rsidR="00EE54ED" w:rsidRDefault="00EE54ED" w:rsidP="00EE54ED">
      <w:pPr>
        <w:widowControl/>
        <w:spacing w:line="240" w:lineRule="auto"/>
        <w:jc w:val="center"/>
        <w:rPr>
          <w:rFonts w:ascii="標楷體" w:hAnsi="標楷體"/>
          <w:b/>
          <w:sz w:val="40"/>
          <w:szCs w:val="40"/>
        </w:rPr>
      </w:pPr>
    </w:p>
    <w:p w14:paraId="1EEFE642" w14:textId="77777777" w:rsidR="00EE54ED" w:rsidRPr="001A150E" w:rsidRDefault="00EE54ED" w:rsidP="00EE54ED">
      <w:pPr>
        <w:widowControl/>
        <w:spacing w:line="240" w:lineRule="auto"/>
        <w:jc w:val="center"/>
        <w:rPr>
          <w:rFonts w:ascii="標楷體" w:hAnsi="標楷體"/>
          <w:sz w:val="40"/>
          <w:szCs w:val="40"/>
        </w:rPr>
      </w:pPr>
      <w:r w:rsidRPr="001A150E">
        <w:rPr>
          <w:rFonts w:ascii="標楷體" w:hAnsi="標楷體" w:hint="eastAsia"/>
          <w:sz w:val="40"/>
          <w:szCs w:val="40"/>
        </w:rPr>
        <w:t xml:space="preserve">資 </w:t>
      </w:r>
      <w:r>
        <w:rPr>
          <w:rFonts w:ascii="標楷體" w:hAnsi="標楷體" w:hint="eastAsia"/>
          <w:sz w:val="40"/>
          <w:szCs w:val="40"/>
        </w:rPr>
        <w:t xml:space="preserve"> </w:t>
      </w:r>
      <w:r w:rsidRPr="001A150E">
        <w:rPr>
          <w:rFonts w:ascii="標楷體" w:hAnsi="標楷體" w:hint="eastAsia"/>
          <w:sz w:val="40"/>
          <w:szCs w:val="40"/>
        </w:rPr>
        <w:t>訊</w:t>
      </w:r>
      <w:r>
        <w:rPr>
          <w:rFonts w:ascii="標楷體" w:hAnsi="標楷體" w:hint="eastAsia"/>
          <w:sz w:val="40"/>
          <w:szCs w:val="40"/>
        </w:rPr>
        <w:t xml:space="preserve"> </w:t>
      </w:r>
      <w:r w:rsidRPr="001A150E">
        <w:rPr>
          <w:rFonts w:ascii="標楷體" w:hAnsi="標楷體" w:hint="eastAsia"/>
          <w:sz w:val="40"/>
          <w:szCs w:val="40"/>
        </w:rPr>
        <w:t xml:space="preserve"> 管 </w:t>
      </w:r>
      <w:r>
        <w:rPr>
          <w:rFonts w:ascii="標楷體" w:hAnsi="標楷體" w:hint="eastAsia"/>
          <w:sz w:val="40"/>
          <w:szCs w:val="40"/>
        </w:rPr>
        <w:t xml:space="preserve"> </w:t>
      </w:r>
      <w:r w:rsidRPr="001A150E">
        <w:rPr>
          <w:rFonts w:ascii="標楷體" w:hAnsi="標楷體" w:hint="eastAsia"/>
          <w:sz w:val="40"/>
          <w:szCs w:val="40"/>
        </w:rPr>
        <w:t xml:space="preserve">理 </w:t>
      </w:r>
      <w:r>
        <w:rPr>
          <w:rFonts w:ascii="標楷體" w:hAnsi="標楷體" w:hint="eastAsia"/>
          <w:sz w:val="40"/>
          <w:szCs w:val="40"/>
        </w:rPr>
        <w:t xml:space="preserve"> </w:t>
      </w:r>
      <w:r w:rsidRPr="001A150E">
        <w:rPr>
          <w:rFonts w:ascii="標楷體" w:hAnsi="標楷體" w:hint="eastAsia"/>
          <w:sz w:val="40"/>
          <w:szCs w:val="40"/>
        </w:rPr>
        <w:t xml:space="preserve">學 </w:t>
      </w:r>
      <w:r>
        <w:rPr>
          <w:rFonts w:ascii="標楷體" w:hAnsi="標楷體" w:hint="eastAsia"/>
          <w:sz w:val="40"/>
          <w:szCs w:val="40"/>
        </w:rPr>
        <w:t xml:space="preserve"> </w:t>
      </w:r>
      <w:r w:rsidRPr="001A150E">
        <w:rPr>
          <w:rFonts w:ascii="標楷體" w:hAnsi="標楷體" w:hint="eastAsia"/>
          <w:sz w:val="40"/>
          <w:szCs w:val="40"/>
        </w:rPr>
        <w:t>系</w:t>
      </w:r>
    </w:p>
    <w:p w14:paraId="4E2BA1B5" w14:textId="13B34B4D" w:rsidR="00EE54ED" w:rsidRDefault="00EE54ED" w:rsidP="00013666">
      <w:pPr>
        <w:widowControl/>
        <w:spacing w:line="240" w:lineRule="auto"/>
        <w:jc w:val="center"/>
        <w:rPr>
          <w:rFonts w:ascii="標楷體" w:hAnsi="標楷體"/>
          <w:sz w:val="40"/>
          <w:szCs w:val="40"/>
        </w:rPr>
      </w:pPr>
      <w:r w:rsidRPr="001A150E">
        <w:rPr>
          <w:rFonts w:ascii="標楷體" w:hAnsi="標楷體" w:hint="eastAsia"/>
          <w:sz w:val="40"/>
          <w:szCs w:val="40"/>
        </w:rPr>
        <w:t xml:space="preserve">碩 </w:t>
      </w:r>
      <w:r>
        <w:rPr>
          <w:rFonts w:ascii="標楷體" w:hAnsi="標楷體" w:hint="eastAsia"/>
          <w:sz w:val="40"/>
          <w:szCs w:val="40"/>
        </w:rPr>
        <w:t xml:space="preserve"> </w:t>
      </w:r>
      <w:r w:rsidRPr="001A150E">
        <w:rPr>
          <w:rFonts w:ascii="標楷體" w:hAnsi="標楷體" w:hint="eastAsia"/>
          <w:sz w:val="40"/>
          <w:szCs w:val="40"/>
        </w:rPr>
        <w:t xml:space="preserve">士 </w:t>
      </w:r>
      <w:r>
        <w:rPr>
          <w:rFonts w:ascii="標楷體" w:hAnsi="標楷體" w:hint="eastAsia"/>
          <w:sz w:val="40"/>
          <w:szCs w:val="40"/>
        </w:rPr>
        <w:t xml:space="preserve"> </w:t>
      </w:r>
      <w:r w:rsidRPr="001A150E">
        <w:rPr>
          <w:rFonts w:ascii="標楷體" w:hAnsi="標楷體" w:hint="eastAsia"/>
          <w:sz w:val="40"/>
          <w:szCs w:val="40"/>
        </w:rPr>
        <w:t xml:space="preserve">論 </w:t>
      </w:r>
      <w:r>
        <w:rPr>
          <w:rFonts w:ascii="標楷體" w:hAnsi="標楷體" w:hint="eastAsia"/>
          <w:sz w:val="40"/>
          <w:szCs w:val="40"/>
        </w:rPr>
        <w:t xml:space="preserve"> </w:t>
      </w:r>
      <w:r w:rsidRPr="001A150E">
        <w:rPr>
          <w:rFonts w:ascii="標楷體" w:hAnsi="標楷體" w:hint="eastAsia"/>
          <w:sz w:val="40"/>
          <w:szCs w:val="40"/>
        </w:rPr>
        <w:t>文</w:t>
      </w:r>
    </w:p>
    <w:p w14:paraId="7AE78679" w14:textId="77777777" w:rsidR="00EE54ED" w:rsidRDefault="00EE54ED" w:rsidP="00EE54ED">
      <w:pPr>
        <w:widowControl/>
        <w:spacing w:line="240" w:lineRule="auto"/>
        <w:jc w:val="center"/>
        <w:rPr>
          <w:rFonts w:ascii="標楷體" w:hAnsi="標楷體"/>
          <w:sz w:val="40"/>
          <w:szCs w:val="40"/>
        </w:rPr>
      </w:pPr>
    </w:p>
    <w:p w14:paraId="1D74312F" w14:textId="77777777" w:rsidR="00655D66" w:rsidRDefault="00655D66" w:rsidP="00EE54ED">
      <w:pPr>
        <w:widowControl/>
        <w:spacing w:line="240" w:lineRule="auto"/>
        <w:jc w:val="center"/>
        <w:rPr>
          <w:rFonts w:ascii="標楷體" w:hAnsi="標楷體"/>
          <w:sz w:val="40"/>
          <w:szCs w:val="40"/>
        </w:rPr>
      </w:pPr>
    </w:p>
    <w:p w14:paraId="04376769" w14:textId="0C8B2638" w:rsidR="00E35F5D" w:rsidRPr="0072563A" w:rsidRDefault="00E35F5D" w:rsidP="00E35F5D">
      <w:pPr>
        <w:widowControl/>
        <w:spacing w:line="240" w:lineRule="auto"/>
        <w:jc w:val="center"/>
        <w:rPr>
          <w:sz w:val="36"/>
          <w:szCs w:val="36"/>
        </w:rPr>
      </w:pPr>
      <w:bookmarkStart w:id="0" w:name="_Hlk151325861"/>
      <w:r>
        <w:rPr>
          <w:rFonts w:hint="eastAsia"/>
          <w:sz w:val="36"/>
          <w:szCs w:val="36"/>
        </w:rPr>
        <w:t>應用</w:t>
      </w:r>
      <w:r w:rsidRPr="00625E7C">
        <w:rPr>
          <w:sz w:val="36"/>
          <w:szCs w:val="36"/>
        </w:rPr>
        <w:t>Llama 2</w:t>
      </w:r>
      <w:r w:rsidR="00D10ED5">
        <w:rPr>
          <w:rFonts w:hint="eastAsia"/>
          <w:sz w:val="36"/>
          <w:szCs w:val="36"/>
        </w:rPr>
        <w:t>模型</w:t>
      </w:r>
      <w:r>
        <w:rPr>
          <w:rFonts w:hint="eastAsia"/>
          <w:sz w:val="36"/>
          <w:szCs w:val="36"/>
        </w:rPr>
        <w:t>於</w:t>
      </w:r>
      <w:r w:rsidR="00215026" w:rsidRPr="00215026">
        <w:rPr>
          <w:rFonts w:hint="eastAsia"/>
          <w:color w:val="0070C0"/>
          <w:sz w:val="36"/>
          <w:szCs w:val="36"/>
        </w:rPr>
        <w:t>資訊產品</w:t>
      </w:r>
      <w:r w:rsidR="00215026" w:rsidRPr="00215026">
        <w:rPr>
          <w:rFonts w:hint="eastAsia"/>
          <w:color w:val="0070C0"/>
          <w:sz w:val="36"/>
          <w:szCs w:val="36"/>
        </w:rPr>
        <w:t>(?)</w:t>
      </w:r>
      <w:r w:rsidR="0018003A" w:rsidRPr="0018003A">
        <w:rPr>
          <w:rFonts w:hint="eastAsia"/>
          <w:color w:val="FF0000"/>
          <w:sz w:val="36"/>
          <w:szCs w:val="36"/>
        </w:rPr>
        <w:t>生產製造</w:t>
      </w:r>
      <w:r w:rsidR="00056B83" w:rsidRPr="00AF3E19">
        <w:rPr>
          <w:rFonts w:hint="eastAsia"/>
          <w:sz w:val="36"/>
          <w:szCs w:val="36"/>
        </w:rPr>
        <w:t>測試案例</w:t>
      </w:r>
      <w:r w:rsidR="00DF5A77" w:rsidRPr="00AF3E19">
        <w:rPr>
          <w:rFonts w:hint="eastAsia"/>
          <w:sz w:val="36"/>
          <w:szCs w:val="36"/>
        </w:rPr>
        <w:t>異常</w:t>
      </w:r>
      <w:r w:rsidR="0097036C" w:rsidRPr="00AF3E19">
        <w:rPr>
          <w:rFonts w:hint="eastAsia"/>
          <w:sz w:val="36"/>
          <w:szCs w:val="36"/>
        </w:rPr>
        <w:t>事件</w:t>
      </w:r>
      <w:r w:rsidR="00D10ED5">
        <w:rPr>
          <w:rFonts w:hint="eastAsia"/>
          <w:sz w:val="36"/>
          <w:szCs w:val="36"/>
        </w:rPr>
        <w:t>之</w:t>
      </w:r>
      <w:r>
        <w:rPr>
          <w:rFonts w:hint="eastAsia"/>
          <w:sz w:val="36"/>
          <w:szCs w:val="36"/>
        </w:rPr>
        <w:t>根本原因預測分析</w:t>
      </w:r>
      <w:r w:rsidR="00B21501" w:rsidRPr="0072563A">
        <w:rPr>
          <w:rFonts w:hint="eastAsia"/>
          <w:sz w:val="36"/>
          <w:szCs w:val="36"/>
        </w:rPr>
        <w:t>－以桌上型</w:t>
      </w:r>
      <w:r w:rsidR="00F01CA3" w:rsidRPr="00E5565D">
        <w:rPr>
          <w:rFonts w:hint="eastAsia"/>
          <w:sz w:val="36"/>
          <w:szCs w:val="36"/>
        </w:rPr>
        <w:t>工作站</w:t>
      </w:r>
      <w:r w:rsidR="00B21501" w:rsidRPr="0072563A">
        <w:rPr>
          <w:rFonts w:hint="eastAsia"/>
          <w:sz w:val="36"/>
          <w:szCs w:val="36"/>
        </w:rPr>
        <w:t>電腦產品為例</w:t>
      </w:r>
    </w:p>
    <w:bookmarkEnd w:id="0"/>
    <w:p w14:paraId="5C86D646" w14:textId="1C101C29" w:rsidR="00E35F5D" w:rsidRPr="0072563A" w:rsidRDefault="0018003A" w:rsidP="00E35F5D">
      <w:pPr>
        <w:widowControl/>
        <w:spacing w:line="240" w:lineRule="auto"/>
        <w:jc w:val="center"/>
        <w:rPr>
          <w:sz w:val="36"/>
          <w:szCs w:val="36"/>
        </w:rPr>
      </w:pPr>
      <w:r w:rsidRPr="0018003A">
        <w:rPr>
          <w:sz w:val="36"/>
          <w:szCs w:val="36"/>
        </w:rPr>
        <w:t xml:space="preserve">Applying Llama 2 Model to Predictive Analysis of Root Causes for Test Case Anomalies </w:t>
      </w:r>
      <w:r w:rsidRPr="0018003A">
        <w:rPr>
          <w:color w:val="FF0000"/>
          <w:sz w:val="36"/>
          <w:szCs w:val="36"/>
        </w:rPr>
        <w:t>in Manufacturing</w:t>
      </w:r>
      <w:r w:rsidR="00056B83" w:rsidRPr="0072563A">
        <w:rPr>
          <w:rFonts w:hint="eastAsia"/>
          <w:sz w:val="36"/>
          <w:szCs w:val="36"/>
        </w:rPr>
        <w:t xml:space="preserve"> </w:t>
      </w:r>
      <w:r w:rsidR="00B21501" w:rsidRPr="0072563A">
        <w:rPr>
          <w:sz w:val="36"/>
          <w:szCs w:val="36"/>
        </w:rPr>
        <w:t>-</w:t>
      </w:r>
      <w:r w:rsidR="00B21501" w:rsidRPr="0072563A">
        <w:rPr>
          <w:rFonts w:hint="eastAsia"/>
          <w:sz w:val="36"/>
          <w:szCs w:val="36"/>
        </w:rPr>
        <w:t xml:space="preserve"> </w:t>
      </w:r>
      <w:r w:rsidR="00B21501" w:rsidRPr="0072563A">
        <w:rPr>
          <w:sz w:val="36"/>
          <w:szCs w:val="36"/>
        </w:rPr>
        <w:t>A Case Study of</w:t>
      </w:r>
      <w:r w:rsidR="00B21501" w:rsidRPr="0072563A">
        <w:rPr>
          <w:rFonts w:hint="eastAsia"/>
          <w:sz w:val="36"/>
          <w:szCs w:val="36"/>
        </w:rPr>
        <w:t xml:space="preserve"> </w:t>
      </w:r>
      <w:r w:rsidR="00240176" w:rsidRPr="00E5565D">
        <w:rPr>
          <w:sz w:val="36"/>
          <w:szCs w:val="36"/>
        </w:rPr>
        <w:t>Workstation</w:t>
      </w:r>
      <w:r w:rsidR="00240176" w:rsidRPr="0072563A">
        <w:rPr>
          <w:rFonts w:hint="eastAsia"/>
          <w:sz w:val="36"/>
          <w:szCs w:val="36"/>
        </w:rPr>
        <w:t xml:space="preserve"> </w:t>
      </w:r>
      <w:r w:rsidR="00B21501" w:rsidRPr="0072563A">
        <w:rPr>
          <w:rFonts w:hint="eastAsia"/>
          <w:sz w:val="36"/>
          <w:szCs w:val="36"/>
        </w:rPr>
        <w:t>De</w:t>
      </w:r>
      <w:r w:rsidR="00B21501" w:rsidRPr="0072563A">
        <w:rPr>
          <w:sz w:val="36"/>
          <w:szCs w:val="36"/>
        </w:rPr>
        <w:t xml:space="preserve">sktop </w:t>
      </w:r>
      <w:r w:rsidR="006B38D5" w:rsidRPr="0072563A">
        <w:rPr>
          <w:rFonts w:hint="eastAsia"/>
          <w:sz w:val="36"/>
          <w:szCs w:val="36"/>
        </w:rPr>
        <w:t>C</w:t>
      </w:r>
      <w:r w:rsidR="006B38D5" w:rsidRPr="0072563A">
        <w:rPr>
          <w:sz w:val="36"/>
          <w:szCs w:val="36"/>
        </w:rPr>
        <w:t xml:space="preserve">omputer </w:t>
      </w:r>
      <w:r w:rsidR="00B21501" w:rsidRPr="0072563A">
        <w:rPr>
          <w:sz w:val="36"/>
          <w:szCs w:val="36"/>
        </w:rPr>
        <w:t xml:space="preserve">Product </w:t>
      </w:r>
    </w:p>
    <w:p w14:paraId="595655F5" w14:textId="77777777" w:rsidR="00655D66" w:rsidRPr="001A150E" w:rsidRDefault="00655D66" w:rsidP="003A7C8E">
      <w:pPr>
        <w:widowControl/>
        <w:spacing w:line="240" w:lineRule="auto"/>
        <w:rPr>
          <w:rFonts w:ascii="標楷體" w:hAnsi="標楷體"/>
          <w:sz w:val="40"/>
          <w:szCs w:val="40"/>
        </w:rPr>
      </w:pPr>
    </w:p>
    <w:p w14:paraId="5B06B157" w14:textId="7D84D916" w:rsidR="00EE54ED" w:rsidRPr="00421314" w:rsidRDefault="00EE54ED" w:rsidP="00701437">
      <w:pPr>
        <w:widowControl/>
        <w:spacing w:line="240" w:lineRule="auto"/>
        <w:ind w:left="1920" w:firstLine="480"/>
        <w:rPr>
          <w:rFonts w:ascii="標楷體" w:hAnsi="標楷體"/>
          <w:sz w:val="36"/>
          <w:szCs w:val="36"/>
        </w:rPr>
      </w:pPr>
      <w:r w:rsidRPr="00421314">
        <w:rPr>
          <w:rFonts w:ascii="標楷體" w:hAnsi="標楷體" w:hint="eastAsia"/>
          <w:sz w:val="36"/>
          <w:szCs w:val="36"/>
        </w:rPr>
        <w:t xml:space="preserve">研 究 </w:t>
      </w:r>
      <w:r>
        <w:rPr>
          <w:rFonts w:ascii="標楷體" w:hAnsi="標楷體" w:hint="eastAsia"/>
          <w:sz w:val="36"/>
          <w:szCs w:val="36"/>
        </w:rPr>
        <w:t>生：</w:t>
      </w:r>
      <w:r w:rsidR="00D80E87">
        <w:rPr>
          <w:rFonts w:ascii="標楷體" w:hAnsi="標楷體" w:hint="eastAsia"/>
          <w:sz w:val="36"/>
          <w:szCs w:val="36"/>
        </w:rPr>
        <w:t>施佳妏</w:t>
      </w:r>
    </w:p>
    <w:p w14:paraId="14E244B7" w14:textId="76E92449" w:rsidR="00EA5398" w:rsidRDefault="00EE54ED" w:rsidP="00DC465C">
      <w:pPr>
        <w:widowControl/>
        <w:spacing w:line="240" w:lineRule="auto"/>
        <w:ind w:left="1920" w:firstLine="480"/>
        <w:rPr>
          <w:rFonts w:ascii="標楷體" w:hAnsi="標楷體"/>
          <w:sz w:val="36"/>
          <w:szCs w:val="36"/>
        </w:rPr>
      </w:pPr>
      <w:r w:rsidRPr="00421314">
        <w:rPr>
          <w:rFonts w:ascii="標楷體" w:hAnsi="標楷體" w:hint="eastAsia"/>
          <w:sz w:val="36"/>
          <w:szCs w:val="36"/>
        </w:rPr>
        <w:t>指導教授：陳仲儼 博士</w:t>
      </w:r>
    </w:p>
    <w:p w14:paraId="5A1333D5" w14:textId="77777777" w:rsidR="00655D66" w:rsidRDefault="00655D66" w:rsidP="00655D66">
      <w:pPr>
        <w:widowControl/>
        <w:spacing w:line="240" w:lineRule="auto"/>
        <w:jc w:val="center"/>
        <w:rPr>
          <w:rFonts w:ascii="標楷體" w:hAnsi="標楷體"/>
          <w:sz w:val="36"/>
          <w:szCs w:val="36"/>
        </w:rPr>
      </w:pPr>
    </w:p>
    <w:p w14:paraId="65ACCDC8" w14:textId="77777777" w:rsidR="00655D66" w:rsidRDefault="00655D66" w:rsidP="003A7C8E">
      <w:pPr>
        <w:widowControl/>
        <w:spacing w:line="240" w:lineRule="auto"/>
        <w:rPr>
          <w:rFonts w:ascii="標楷體" w:hAnsi="標楷體"/>
          <w:sz w:val="36"/>
          <w:szCs w:val="36"/>
        </w:rPr>
      </w:pPr>
    </w:p>
    <w:p w14:paraId="0023EF33" w14:textId="5A64E126" w:rsidR="00655D66" w:rsidRDefault="00655D66" w:rsidP="00655D66">
      <w:pPr>
        <w:widowControl/>
        <w:spacing w:line="240" w:lineRule="auto"/>
        <w:jc w:val="center"/>
        <w:rPr>
          <w:rFonts w:ascii="標楷體" w:hAnsi="標楷體"/>
          <w:sz w:val="36"/>
          <w:szCs w:val="36"/>
        </w:rPr>
        <w:sectPr w:rsidR="00655D66" w:rsidSect="005D36BB">
          <w:headerReference w:type="default" r:id="rId8"/>
          <w:pgSz w:w="11906" w:h="16838"/>
          <w:pgMar w:top="1440" w:right="1800" w:bottom="1440" w:left="1800" w:header="851" w:footer="992" w:gutter="0"/>
          <w:pgNumType w:fmt="lowerRoman" w:start="1"/>
          <w:cols w:space="425"/>
          <w:titlePg/>
          <w:docGrid w:type="lines" w:linePitch="360"/>
        </w:sectPr>
      </w:pPr>
      <w:r w:rsidRPr="00655D66">
        <w:rPr>
          <w:rFonts w:ascii="標楷體" w:hAnsi="標楷體" w:hint="eastAsia"/>
          <w:sz w:val="36"/>
          <w:szCs w:val="36"/>
        </w:rPr>
        <w:t>中 華 民 國  年  月</w:t>
      </w:r>
    </w:p>
    <w:p w14:paraId="5F2F64FA" w14:textId="13AE431B" w:rsidR="00847162" w:rsidRDefault="00847162">
      <w:pPr>
        <w:widowControl/>
        <w:spacing w:line="240" w:lineRule="auto"/>
        <w:rPr>
          <w:rFonts w:ascii="標楷體" w:hAnsi="標楷體"/>
          <w:sz w:val="36"/>
          <w:szCs w:val="36"/>
        </w:rPr>
        <w:sectPr w:rsidR="00847162" w:rsidSect="005D36BB">
          <w:footerReference w:type="default" r:id="rId9"/>
          <w:type w:val="continuous"/>
          <w:pgSz w:w="11906" w:h="16838"/>
          <w:pgMar w:top="1440" w:right="1800" w:bottom="1440" w:left="1800" w:header="851" w:footer="992" w:gutter="0"/>
          <w:pgNumType w:fmt="lowerRoman" w:start="1"/>
          <w:cols w:space="425"/>
          <w:docGrid w:type="lines" w:linePitch="360"/>
        </w:sectPr>
      </w:pPr>
    </w:p>
    <w:p w14:paraId="59A42C75" w14:textId="63A77DBA" w:rsidR="00311855" w:rsidRPr="00847162" w:rsidRDefault="00311855" w:rsidP="00860D1A">
      <w:pPr>
        <w:pStyle w:val="3"/>
      </w:pPr>
      <w:bookmarkStart w:id="1" w:name="_Toc152607282"/>
      <w:r w:rsidRPr="00847162">
        <w:rPr>
          <w:rFonts w:hint="eastAsia"/>
        </w:rPr>
        <w:lastRenderedPageBreak/>
        <w:t>摘要</w:t>
      </w:r>
      <w:bookmarkEnd w:id="1"/>
    </w:p>
    <w:p w14:paraId="4789B28B" w14:textId="3091E259" w:rsidR="00E97248" w:rsidRPr="008A6194" w:rsidRDefault="00E97248" w:rsidP="00E97248">
      <w:pPr>
        <w:ind w:firstLine="480"/>
      </w:pPr>
      <w:r>
        <w:rPr>
          <w:rFonts w:hint="eastAsia"/>
        </w:rPr>
        <w:t>近年來，為了因應電腦需求市場需求的快速變化，在產品研發階段進行測試和驗證時能夠快速解決問題，以及在有限的時間內確保所有的設計都符合規格至關重</w:t>
      </w:r>
      <w:r w:rsidRPr="005A6CE9">
        <w:rPr>
          <w:rFonts w:hint="eastAsia"/>
        </w:rPr>
        <w:t>要。然</w:t>
      </w:r>
      <w:r>
        <w:rPr>
          <w:rFonts w:hint="eastAsia"/>
        </w:rPr>
        <w:t>而，</w:t>
      </w:r>
      <w:r w:rsidR="000903EC">
        <w:rPr>
          <w:rFonts w:hint="eastAsia"/>
        </w:rPr>
        <w:t>企業</w:t>
      </w:r>
      <w:r>
        <w:rPr>
          <w:rFonts w:hint="eastAsia"/>
        </w:rPr>
        <w:t>現</w:t>
      </w:r>
      <w:r w:rsidRPr="008A6194">
        <w:rPr>
          <w:rFonts w:hint="eastAsia"/>
        </w:rPr>
        <w:t>有之問題追蹤系統雖然可提供使用者追蹤異常測試案例狀態，但查詢時僅能使用關鍵字，且搜尋出來的海量結果需人工逐筆過濾與判斷，以及大量的領域知識和經驗才能找出根本原因，導致效率低下且耗費大量時間。</w:t>
      </w:r>
    </w:p>
    <w:p w14:paraId="089351BF" w14:textId="37630624" w:rsidR="00E97248" w:rsidRPr="00E9179F" w:rsidRDefault="00E97248" w:rsidP="00E9179F">
      <w:pPr>
        <w:ind w:firstLine="480"/>
      </w:pPr>
      <w:r w:rsidRPr="008A6194">
        <w:rPr>
          <w:rFonts w:hint="eastAsia"/>
        </w:rPr>
        <w:t>在快速發展的人工智慧技術中，生成式</w:t>
      </w:r>
      <w:r w:rsidRPr="008A6194">
        <w:rPr>
          <w:rFonts w:hint="eastAsia"/>
        </w:rPr>
        <w:t>AI</w:t>
      </w:r>
      <w:r w:rsidRPr="008A6194">
        <w:rPr>
          <w:rFonts w:hint="eastAsia"/>
        </w:rPr>
        <w:t>工具在近幾年</w:t>
      </w:r>
      <w:r w:rsidR="00AF3E19" w:rsidRPr="00641CAE">
        <w:rPr>
          <w:rFonts w:hint="eastAsia"/>
        </w:rPr>
        <w:t>因</w:t>
      </w:r>
      <w:r w:rsidR="00544AE9" w:rsidRPr="00641CAE">
        <w:rPr>
          <w:rFonts w:hint="eastAsia"/>
        </w:rPr>
        <w:t>其</w:t>
      </w:r>
      <w:r w:rsidR="005A6CE9" w:rsidRPr="00641CAE">
        <w:rPr>
          <w:rFonts w:hint="eastAsia"/>
        </w:rPr>
        <w:t>可以透過資料的收集和分析，</w:t>
      </w:r>
      <w:r w:rsidR="00140119">
        <w:rPr>
          <w:rFonts w:hint="eastAsia"/>
        </w:rPr>
        <w:t>進行</w:t>
      </w:r>
      <w:r w:rsidR="005A6CE9" w:rsidRPr="00641CAE">
        <w:rPr>
          <w:rFonts w:hint="eastAsia"/>
        </w:rPr>
        <w:t>問題</w:t>
      </w:r>
      <w:r w:rsidR="00140119">
        <w:rPr>
          <w:rFonts w:hint="eastAsia"/>
        </w:rPr>
        <w:t>回答</w:t>
      </w:r>
      <w:r w:rsidR="005A6CE9" w:rsidRPr="00641CAE">
        <w:rPr>
          <w:rFonts w:hint="eastAsia"/>
        </w:rPr>
        <w:t>、總結文件，</w:t>
      </w:r>
      <w:r w:rsidR="00E9179F">
        <w:rPr>
          <w:rFonts w:hint="eastAsia"/>
        </w:rPr>
        <w:t>在文本生成領域</w:t>
      </w:r>
      <w:r w:rsidR="00E9179F" w:rsidRPr="008A6194">
        <w:rPr>
          <w:rFonts w:hint="eastAsia"/>
        </w:rPr>
        <w:t>被快速採用</w:t>
      </w:r>
      <w:r w:rsidR="00E9179F" w:rsidRPr="00480C63">
        <w:rPr>
          <w:rFonts w:hint="eastAsia"/>
          <w:color w:val="FF0000"/>
        </w:rPr>
        <w:t>，處理複雜語句的能力</w:t>
      </w:r>
      <w:r w:rsidR="00E9179F" w:rsidRPr="00E9179F">
        <w:rPr>
          <w:rFonts w:hint="eastAsia"/>
          <w:color w:val="FF0000"/>
        </w:rPr>
        <w:t>與一般</w:t>
      </w:r>
      <w:r w:rsidR="00E9179F" w:rsidRPr="00E9179F">
        <w:rPr>
          <w:rFonts w:hint="eastAsia"/>
          <w:color w:val="FF0000"/>
        </w:rPr>
        <w:t>AI</w:t>
      </w:r>
      <w:r w:rsidR="00E9179F" w:rsidRPr="00E9179F">
        <w:rPr>
          <w:rFonts w:hint="eastAsia"/>
          <w:color w:val="FF0000"/>
        </w:rPr>
        <w:t>相比，展現出更高的語言理解和創造</w:t>
      </w:r>
      <w:r w:rsidR="00E9179F">
        <w:rPr>
          <w:rFonts w:hint="eastAsia"/>
          <w:color w:val="FF0000"/>
        </w:rPr>
        <w:t>力</w:t>
      </w:r>
      <w:r w:rsidR="00E9179F" w:rsidRPr="00E9179F">
        <w:rPr>
          <w:rFonts w:hint="eastAsia"/>
        </w:rPr>
        <w:t>。</w:t>
      </w:r>
      <w:r w:rsidR="00E9179F" w:rsidRPr="00600ABD">
        <w:rPr>
          <w:rFonts w:hint="eastAsia"/>
          <w:color w:val="0070C0"/>
        </w:rPr>
        <w:t>(</w:t>
      </w:r>
      <w:r w:rsidR="00215026">
        <w:rPr>
          <w:rFonts w:hint="eastAsia"/>
          <w:color w:val="0070C0"/>
        </w:rPr>
        <w:t>再想想看怎麼樣更吸引人</w:t>
      </w:r>
      <w:r w:rsidR="00E9179F" w:rsidRPr="00600ABD">
        <w:rPr>
          <w:rFonts w:hint="eastAsia"/>
          <w:color w:val="0070C0"/>
        </w:rPr>
        <w:t>)</w:t>
      </w:r>
      <w:r w:rsidR="00E9179F">
        <w:rPr>
          <w:rFonts w:hint="eastAsia"/>
        </w:rPr>
        <w:t>。</w:t>
      </w:r>
      <w:r w:rsidRPr="008A6194">
        <w:rPr>
          <w:rFonts w:hint="eastAsia"/>
        </w:rPr>
        <w:t>其中大型語言模型</w:t>
      </w:r>
      <w:r w:rsidRPr="008A6194">
        <w:rPr>
          <w:rFonts w:hint="eastAsia"/>
        </w:rPr>
        <w:t>(LLM)</w:t>
      </w:r>
      <w:r w:rsidR="00480C63">
        <w:rPr>
          <w:rFonts w:hint="eastAsia"/>
        </w:rPr>
        <w:t>的技術</w:t>
      </w:r>
      <w:r w:rsidRPr="008A6194">
        <w:rPr>
          <w:rFonts w:hint="eastAsia"/>
        </w:rPr>
        <w:t>被應用於各種</w:t>
      </w:r>
      <w:r w:rsidRPr="0072563A">
        <w:rPr>
          <w:rFonts w:hint="eastAsia"/>
        </w:rPr>
        <w:t>領域的任務上，例如教育</w:t>
      </w:r>
      <w:r w:rsidR="00FE209B" w:rsidRPr="0072563A">
        <w:rPr>
          <w:rFonts w:hint="eastAsia"/>
        </w:rPr>
        <w:t>、</w:t>
      </w:r>
      <w:r w:rsidRPr="0072563A">
        <w:rPr>
          <w:rFonts w:hint="eastAsia"/>
        </w:rPr>
        <w:t>醫療</w:t>
      </w:r>
      <w:r w:rsidR="00FE209B" w:rsidRPr="0072563A">
        <w:rPr>
          <w:rFonts w:hint="eastAsia"/>
        </w:rPr>
        <w:t>及法律</w:t>
      </w:r>
      <w:r w:rsidRPr="0072563A">
        <w:rPr>
          <w:rFonts w:hint="eastAsia"/>
        </w:rPr>
        <w:t>領域，而本研究專注於應用在電腦製造業，</w:t>
      </w:r>
      <w:r w:rsidR="005A6CE9" w:rsidRPr="0072563A">
        <w:rPr>
          <w:rFonts w:hint="eastAsia"/>
        </w:rPr>
        <w:t>針對測試案例中所產生的異常事件，</w:t>
      </w:r>
      <w:r w:rsidRPr="0072563A">
        <w:rPr>
          <w:rFonts w:hint="eastAsia"/>
        </w:rPr>
        <w:t>將利用大型語言模型，</w:t>
      </w:r>
      <w:r w:rsidR="0070270E" w:rsidRPr="0072563A">
        <w:rPr>
          <w:rFonts w:hint="eastAsia"/>
        </w:rPr>
        <w:t>改善</w:t>
      </w:r>
      <w:r w:rsidR="00362C41" w:rsidRPr="0072563A">
        <w:rPr>
          <w:rFonts w:hint="eastAsia"/>
        </w:rPr>
        <w:t>現</w:t>
      </w:r>
      <w:r w:rsidR="0070270E" w:rsidRPr="0072563A">
        <w:rPr>
          <w:rFonts w:hint="eastAsia"/>
        </w:rPr>
        <w:t>有之問題追蹤系統之檢索功能，建置</w:t>
      </w:r>
      <w:r w:rsidRPr="0072563A">
        <w:rPr>
          <w:rFonts w:hint="eastAsia"/>
        </w:rPr>
        <w:t>一個預測問題根本原因系統</w:t>
      </w:r>
      <w:r w:rsidR="009F681B" w:rsidRPr="0072563A">
        <w:rPr>
          <w:rFonts w:hint="eastAsia"/>
        </w:rPr>
        <w:t>，</w:t>
      </w:r>
      <w:r w:rsidR="00E9179F" w:rsidRPr="0072563A">
        <w:rPr>
          <w:rFonts w:hint="eastAsia"/>
        </w:rPr>
        <w:t>該系統可以讓使用者以自然語言提問</w:t>
      </w:r>
      <w:r w:rsidR="00E9179F">
        <w:rPr>
          <w:rFonts w:hint="eastAsia"/>
        </w:rPr>
        <w:t>，</w:t>
      </w:r>
      <w:r w:rsidRPr="0072563A">
        <w:rPr>
          <w:rFonts w:hint="eastAsia"/>
        </w:rPr>
        <w:t>系統將提供可能的根本原因與說明，</w:t>
      </w:r>
      <w:r w:rsidR="00E9179F" w:rsidRPr="00641CAE">
        <w:rPr>
          <w:rFonts w:hint="eastAsia"/>
        </w:rPr>
        <w:t>提供</w:t>
      </w:r>
      <w:r w:rsidR="00E9179F">
        <w:rPr>
          <w:rFonts w:hint="eastAsia"/>
          <w:color w:val="FF0000"/>
        </w:rPr>
        <w:t>測試人員</w:t>
      </w:r>
      <w:r w:rsidR="00E9179F" w:rsidRPr="00E9179F">
        <w:rPr>
          <w:rFonts w:hint="eastAsia"/>
          <w:color w:val="FF0000"/>
        </w:rPr>
        <w:t>未知或未注意到</w:t>
      </w:r>
      <w:r w:rsidR="00E9179F" w:rsidRPr="00480C63">
        <w:rPr>
          <w:rFonts w:hint="eastAsia"/>
          <w:color w:val="FF0000"/>
        </w:rPr>
        <w:t>的觀點和思路</w:t>
      </w:r>
      <w:r w:rsidR="00E9179F">
        <w:rPr>
          <w:rFonts w:hint="eastAsia"/>
        </w:rPr>
        <w:t>，</w:t>
      </w:r>
      <w:r w:rsidRPr="0072563A">
        <w:rPr>
          <w:rFonts w:hint="eastAsia"/>
        </w:rPr>
        <w:t>達到</w:t>
      </w:r>
      <w:r w:rsidR="009F681B" w:rsidRPr="0072563A">
        <w:rPr>
          <w:rFonts w:hint="eastAsia"/>
        </w:rPr>
        <w:t>組織內的知識共享、</w:t>
      </w:r>
      <w:r w:rsidRPr="0072563A">
        <w:rPr>
          <w:rFonts w:hint="eastAsia"/>
        </w:rPr>
        <w:t>更快速地識別和解決問題，減</w:t>
      </w:r>
      <w:r>
        <w:rPr>
          <w:rFonts w:hint="eastAsia"/>
        </w:rPr>
        <w:t>少</w:t>
      </w:r>
      <w:r w:rsidR="0070270E">
        <w:rPr>
          <w:rFonts w:hint="eastAsia"/>
        </w:rPr>
        <w:t>測試人員</w:t>
      </w:r>
      <w:r>
        <w:rPr>
          <w:rFonts w:hint="eastAsia"/>
        </w:rPr>
        <w:t>分析根本原因所需的時間，並提高產品交付的速度和品質。</w:t>
      </w:r>
    </w:p>
    <w:p w14:paraId="1775B98F" w14:textId="5308FD11" w:rsidR="006D4349" w:rsidRPr="00AB4CC7" w:rsidRDefault="00AB6F28" w:rsidP="00AB6F28">
      <w:pPr>
        <w:ind w:firstLine="480"/>
      </w:pPr>
      <w:r w:rsidRPr="00AB4CC7">
        <w:t xml:space="preserve"> </w:t>
      </w:r>
    </w:p>
    <w:p w14:paraId="6D8523EA" w14:textId="13458F4B" w:rsidR="00860D1A" w:rsidRPr="0012705F" w:rsidRDefault="00311855" w:rsidP="0012705F">
      <w:r w:rsidRPr="00E623DE">
        <w:rPr>
          <w:rFonts w:hint="eastAsia"/>
          <w:b/>
        </w:rPr>
        <w:t>關鍵詞</w:t>
      </w:r>
      <w:r w:rsidRPr="00E623DE">
        <w:rPr>
          <w:rFonts w:hint="eastAsia"/>
          <w:b/>
        </w:rPr>
        <w:t>:</w:t>
      </w:r>
      <w:r w:rsidR="00F51DD4">
        <w:rPr>
          <w:rFonts w:hint="eastAsia"/>
        </w:rPr>
        <w:t>大型語言模型</w:t>
      </w:r>
      <w:r w:rsidR="006D4349" w:rsidRPr="00F306B9">
        <w:rPr>
          <w:rFonts w:hint="eastAsia"/>
        </w:rPr>
        <w:t>、</w:t>
      </w:r>
      <w:r w:rsidR="009F681B" w:rsidRPr="008A6194">
        <w:rPr>
          <w:rFonts w:hint="eastAsia"/>
        </w:rPr>
        <w:t>生成式</w:t>
      </w:r>
      <w:r w:rsidR="009F681B" w:rsidRPr="008A6194">
        <w:rPr>
          <w:rFonts w:hint="eastAsia"/>
        </w:rPr>
        <w:t>AI</w:t>
      </w:r>
      <w:r w:rsidR="009F681B" w:rsidRPr="00F306B9">
        <w:rPr>
          <w:rFonts w:hint="eastAsia"/>
        </w:rPr>
        <w:t>、</w:t>
      </w:r>
      <w:r w:rsidR="005A6CE9">
        <w:rPr>
          <w:rFonts w:hint="eastAsia"/>
        </w:rPr>
        <w:t>測試</w:t>
      </w:r>
      <w:r w:rsidR="00EF39BA">
        <w:rPr>
          <w:rFonts w:hint="eastAsia"/>
        </w:rPr>
        <w:t>案例</w:t>
      </w:r>
      <w:r w:rsidR="00C7052D" w:rsidRPr="00F306B9">
        <w:rPr>
          <w:rFonts w:hint="eastAsia"/>
        </w:rPr>
        <w:t>、</w:t>
      </w:r>
      <w:r w:rsidR="009F681B">
        <w:rPr>
          <w:rFonts w:hint="eastAsia"/>
        </w:rPr>
        <w:t>異常事件</w:t>
      </w:r>
      <w:r w:rsidR="009F681B" w:rsidRPr="00F306B9">
        <w:rPr>
          <w:rFonts w:hint="eastAsia"/>
        </w:rPr>
        <w:t>、</w:t>
      </w:r>
      <w:r w:rsidR="00EF39BA">
        <w:rPr>
          <w:rFonts w:hint="eastAsia"/>
        </w:rPr>
        <w:t>根本原因</w:t>
      </w:r>
      <w:r w:rsidR="00860D1A">
        <w:br w:type="page"/>
      </w:r>
    </w:p>
    <w:p w14:paraId="4A4DCB55" w14:textId="37082F0D" w:rsidR="00860D1A" w:rsidRDefault="00860D1A" w:rsidP="004B32B0">
      <w:pPr>
        <w:widowControl/>
        <w:spacing w:line="240" w:lineRule="auto"/>
        <w:jc w:val="left"/>
        <w:sectPr w:rsidR="00860D1A" w:rsidSect="005D36BB">
          <w:footerReference w:type="default" r:id="rId10"/>
          <w:type w:val="continuous"/>
          <w:pgSz w:w="11906" w:h="16838"/>
          <w:pgMar w:top="1440" w:right="1800" w:bottom="1440" w:left="1800" w:header="851" w:footer="283" w:gutter="0"/>
          <w:pgNumType w:fmt="lowerRoman" w:start="1"/>
          <w:cols w:space="425"/>
          <w:docGrid w:type="lines" w:linePitch="360"/>
        </w:sectPr>
      </w:pPr>
    </w:p>
    <w:p w14:paraId="1619EDCB" w14:textId="0FB0324D" w:rsidR="00501832" w:rsidRDefault="006024F2" w:rsidP="00C4750F">
      <w:pPr>
        <w:pStyle w:val="1"/>
        <w:pageBreakBefore/>
        <w:jc w:val="center"/>
      </w:pPr>
      <w:bookmarkStart w:id="2" w:name="_Toc129040922"/>
      <w:bookmarkStart w:id="3" w:name="_Toc152607286"/>
      <w:bookmarkStart w:id="4" w:name="_Hlk152600227"/>
      <w:r w:rsidRPr="006024F2">
        <w:rPr>
          <w:rFonts w:hint="eastAsia"/>
          <w:b w:val="0"/>
          <w:bCs w:val="0"/>
        </w:rPr>
        <w:lastRenderedPageBreak/>
        <w:t>一、</w:t>
      </w:r>
      <w:r>
        <w:rPr>
          <w:rFonts w:hint="eastAsia"/>
        </w:rPr>
        <w:t xml:space="preserve"> </w:t>
      </w:r>
      <w:r>
        <w:rPr>
          <w:rFonts w:hint="eastAsia"/>
        </w:rPr>
        <w:t>緒論</w:t>
      </w:r>
      <w:bookmarkEnd w:id="2"/>
      <w:bookmarkEnd w:id="3"/>
    </w:p>
    <w:p w14:paraId="7BC43958" w14:textId="77AB0C9B" w:rsidR="006024F2" w:rsidRPr="006B72DD" w:rsidRDefault="006024F2" w:rsidP="00502021">
      <w:pPr>
        <w:pStyle w:val="2"/>
      </w:pPr>
      <w:bookmarkStart w:id="5" w:name="_Toc152607287"/>
      <w:r w:rsidRPr="006024F2">
        <w:rPr>
          <w:rFonts w:hint="eastAsia"/>
        </w:rPr>
        <w:t>1</w:t>
      </w:r>
      <w:r w:rsidR="00FD0A2E">
        <w:t>.</w:t>
      </w:r>
      <w:r w:rsidRPr="006024F2">
        <w:t>1</w:t>
      </w:r>
      <w:r w:rsidRPr="006024F2">
        <w:rPr>
          <w:rFonts w:hint="eastAsia"/>
        </w:rPr>
        <w:t>研究背景</w:t>
      </w:r>
      <w:bookmarkEnd w:id="5"/>
    </w:p>
    <w:p w14:paraId="47BE7A0D" w14:textId="2E59B83A" w:rsidR="00E97248" w:rsidRPr="006D142C" w:rsidRDefault="00E97248" w:rsidP="00E97248">
      <w:pPr>
        <w:rPr>
          <w:bCs/>
          <w:color w:val="FF0000"/>
        </w:rPr>
      </w:pPr>
      <w:r>
        <w:rPr>
          <w:b/>
        </w:rPr>
        <w:tab/>
      </w:r>
      <w:r w:rsidRPr="00364A2A">
        <w:rPr>
          <w:rFonts w:hint="eastAsia"/>
          <w:bCs/>
        </w:rPr>
        <w:t>在</w:t>
      </w:r>
      <w:r>
        <w:rPr>
          <w:rFonts w:hint="eastAsia"/>
          <w:bCs/>
        </w:rPr>
        <w:t>現今</w:t>
      </w:r>
      <w:r w:rsidRPr="00364A2A">
        <w:rPr>
          <w:rFonts w:hint="eastAsia"/>
          <w:bCs/>
        </w:rPr>
        <w:t>的高科技產業環境中，電腦製造業正面臨</w:t>
      </w:r>
      <w:r>
        <w:rPr>
          <w:rFonts w:hint="eastAsia"/>
          <w:bCs/>
        </w:rPr>
        <w:t>同業和</w:t>
      </w:r>
      <w:r w:rsidRPr="00364A2A">
        <w:rPr>
          <w:rFonts w:hint="eastAsia"/>
          <w:bCs/>
        </w:rPr>
        <w:t>市場競爭</w:t>
      </w:r>
      <w:r>
        <w:rPr>
          <w:rFonts w:hint="eastAsia"/>
          <w:bCs/>
        </w:rPr>
        <w:t>以及</w:t>
      </w:r>
      <w:r w:rsidRPr="00364A2A">
        <w:rPr>
          <w:rFonts w:hint="eastAsia"/>
          <w:bCs/>
        </w:rPr>
        <w:t>技術</w:t>
      </w:r>
      <w:r w:rsidR="00C709FB">
        <w:rPr>
          <w:rFonts w:hint="eastAsia"/>
          <w:bCs/>
        </w:rPr>
        <w:t>的</w:t>
      </w:r>
      <w:r w:rsidRPr="00364A2A">
        <w:rPr>
          <w:rFonts w:hint="eastAsia"/>
          <w:bCs/>
        </w:rPr>
        <w:t>挑戰</w:t>
      </w:r>
      <w:r>
        <w:rPr>
          <w:rFonts w:hint="eastAsia"/>
          <w:bCs/>
        </w:rPr>
        <w:t>，因此</w:t>
      </w:r>
      <w:r w:rsidRPr="00364A2A">
        <w:rPr>
          <w:rFonts w:hint="eastAsia"/>
          <w:bCs/>
        </w:rPr>
        <w:t>快速且有效地解決產品開發</w:t>
      </w:r>
      <w:r w:rsidRPr="0041166B">
        <w:rPr>
          <w:rFonts w:hint="eastAsia"/>
          <w:bCs/>
        </w:rPr>
        <w:t>過程中被測試出來的問題</w:t>
      </w:r>
      <w:r w:rsidR="005D69B5">
        <w:rPr>
          <w:rFonts w:hint="eastAsia"/>
          <w:bCs/>
        </w:rPr>
        <w:t>(I</w:t>
      </w:r>
      <w:r w:rsidR="005D69B5">
        <w:rPr>
          <w:bCs/>
        </w:rPr>
        <w:t>ssue)</w:t>
      </w:r>
      <w:r w:rsidRPr="0041166B">
        <w:rPr>
          <w:rFonts w:hint="eastAsia"/>
          <w:bCs/>
        </w:rPr>
        <w:t>，</w:t>
      </w:r>
      <w:r w:rsidR="008D0F74" w:rsidRPr="00364A2A">
        <w:rPr>
          <w:rFonts w:hint="eastAsia"/>
          <w:bCs/>
        </w:rPr>
        <w:t>成為</w:t>
      </w:r>
      <w:r w:rsidR="008D0F74">
        <w:rPr>
          <w:rFonts w:hint="eastAsia"/>
          <w:bCs/>
        </w:rPr>
        <w:t>一個</w:t>
      </w:r>
      <w:r w:rsidR="008D0F74" w:rsidRPr="00364A2A">
        <w:rPr>
          <w:rFonts w:hint="eastAsia"/>
          <w:bCs/>
        </w:rPr>
        <w:t>重要</w:t>
      </w:r>
      <w:r w:rsidR="008D0F74">
        <w:rPr>
          <w:rFonts w:hint="eastAsia"/>
          <w:bCs/>
        </w:rPr>
        <w:t>的議題，</w:t>
      </w:r>
      <w:r w:rsidRPr="00F477F6">
        <w:rPr>
          <w:rFonts w:hint="eastAsia"/>
          <w:bCs/>
        </w:rPr>
        <w:t>例如</w:t>
      </w:r>
      <w:r w:rsidR="0041166B" w:rsidRPr="00F477F6">
        <w:rPr>
          <w:rFonts w:hint="eastAsia"/>
          <w:bCs/>
        </w:rPr>
        <w:t>：執行測試案例</w:t>
      </w:r>
      <w:r w:rsidR="008D0F74" w:rsidRPr="00F477F6">
        <w:rPr>
          <w:rFonts w:hint="eastAsia"/>
          <w:bCs/>
        </w:rPr>
        <w:t>時</w:t>
      </w:r>
      <w:r w:rsidR="0041166B" w:rsidRPr="00F477F6">
        <w:rPr>
          <w:rFonts w:hint="eastAsia"/>
          <w:bCs/>
        </w:rPr>
        <w:t>出現</w:t>
      </w:r>
      <w:bookmarkStart w:id="6" w:name="_Hlk154638347"/>
      <w:r w:rsidR="0041166B" w:rsidRPr="00F477F6">
        <w:rPr>
          <w:rFonts w:hint="eastAsia"/>
          <w:bCs/>
        </w:rPr>
        <w:t>藍白當機畫面</w:t>
      </w:r>
      <w:bookmarkEnd w:id="6"/>
      <w:r w:rsidR="0041166B" w:rsidRPr="00F477F6">
        <w:rPr>
          <w:rFonts w:hint="eastAsia"/>
          <w:bCs/>
        </w:rPr>
        <w:t>(</w:t>
      </w:r>
      <w:bookmarkStart w:id="7" w:name="_Hlk154638371"/>
      <w:r w:rsidR="0041166B" w:rsidRPr="00F477F6">
        <w:rPr>
          <w:rFonts w:hint="eastAsia"/>
          <w:bCs/>
        </w:rPr>
        <w:t>Blue Screen of Death</w:t>
      </w:r>
      <w:bookmarkEnd w:id="7"/>
      <w:r w:rsidR="0041166B" w:rsidRPr="00F477F6">
        <w:rPr>
          <w:rFonts w:hint="eastAsia"/>
          <w:bCs/>
        </w:rPr>
        <w:t>,</w:t>
      </w:r>
      <w:r w:rsidR="0041166B" w:rsidRPr="00F477F6">
        <w:rPr>
          <w:bCs/>
        </w:rPr>
        <w:t xml:space="preserve"> </w:t>
      </w:r>
      <w:r w:rsidR="0041166B" w:rsidRPr="00F477F6">
        <w:rPr>
          <w:rFonts w:hint="eastAsia"/>
          <w:bCs/>
        </w:rPr>
        <w:t>BSOD)</w:t>
      </w:r>
      <w:r w:rsidR="008D0F74" w:rsidRPr="00F477F6">
        <w:rPr>
          <w:rFonts w:hint="eastAsia"/>
          <w:bCs/>
        </w:rPr>
        <w:t>、裝置管理員出現黃色驚嘆號</w:t>
      </w:r>
      <w:r w:rsidR="008D0F74" w:rsidRPr="00F477F6">
        <w:rPr>
          <w:rFonts w:hint="eastAsia"/>
          <w:bCs/>
        </w:rPr>
        <w:t>(Y</w:t>
      </w:r>
      <w:r w:rsidR="008D0F74" w:rsidRPr="00F477F6">
        <w:rPr>
          <w:bCs/>
        </w:rPr>
        <w:t>ellow Bang</w:t>
      </w:r>
      <w:r w:rsidR="008D0F74" w:rsidRPr="00F477F6">
        <w:rPr>
          <w:rFonts w:hint="eastAsia"/>
          <w:bCs/>
        </w:rPr>
        <w:t>)</w:t>
      </w:r>
      <w:r w:rsidR="008D0F74" w:rsidRPr="00F477F6">
        <w:rPr>
          <w:rFonts w:hint="eastAsia"/>
          <w:bCs/>
        </w:rPr>
        <w:t>等異常狀況</w:t>
      </w:r>
      <w:r w:rsidR="008D0F74" w:rsidRPr="0072563A">
        <w:rPr>
          <w:rFonts w:hint="eastAsia"/>
          <w:bCs/>
        </w:rPr>
        <w:t>，</w:t>
      </w:r>
      <w:r w:rsidR="005574B1" w:rsidRPr="0072563A">
        <w:rPr>
          <w:rFonts w:hint="eastAsia"/>
          <w:bCs/>
        </w:rPr>
        <w:t>需要去</w:t>
      </w:r>
      <w:r w:rsidR="00F477F6" w:rsidRPr="0072563A">
        <w:rPr>
          <w:rFonts w:hint="eastAsia"/>
          <w:bCs/>
        </w:rPr>
        <w:t>釐清是哪</w:t>
      </w:r>
      <w:r w:rsidR="005D4E33" w:rsidRPr="0072563A">
        <w:rPr>
          <w:rFonts w:hint="eastAsia"/>
          <w:bCs/>
        </w:rPr>
        <w:t>些</w:t>
      </w:r>
      <w:r w:rsidR="00F477F6" w:rsidRPr="0072563A">
        <w:rPr>
          <w:rFonts w:hint="eastAsia"/>
          <w:bCs/>
        </w:rPr>
        <w:t>元件</w:t>
      </w:r>
      <w:r w:rsidR="00F477F6" w:rsidRPr="0072563A">
        <w:rPr>
          <w:rFonts w:hint="eastAsia"/>
          <w:bCs/>
        </w:rPr>
        <w:t>(Component)</w:t>
      </w:r>
      <w:r w:rsidR="00F477F6" w:rsidRPr="0072563A">
        <w:rPr>
          <w:rFonts w:hint="eastAsia"/>
          <w:bCs/>
        </w:rPr>
        <w:t>造成的問題</w:t>
      </w:r>
      <w:r w:rsidR="005574B1" w:rsidRPr="0072563A">
        <w:rPr>
          <w:rFonts w:hint="eastAsia"/>
          <w:bCs/>
        </w:rPr>
        <w:t>，</w:t>
      </w:r>
      <w:r w:rsidR="005D4E33" w:rsidRPr="0072563A">
        <w:rPr>
          <w:rFonts w:hint="eastAsia"/>
          <w:bCs/>
        </w:rPr>
        <w:t>甚至</w:t>
      </w:r>
      <w:r w:rsidR="00F477F6" w:rsidRPr="0072563A">
        <w:rPr>
          <w:rFonts w:hint="eastAsia"/>
          <w:bCs/>
        </w:rPr>
        <w:t>有時也需要進行多次的測試，</w:t>
      </w:r>
      <w:r w:rsidR="005D4E33" w:rsidRPr="0072563A">
        <w:rPr>
          <w:rFonts w:hint="eastAsia"/>
          <w:bCs/>
        </w:rPr>
        <w:t>來確認</w:t>
      </w:r>
      <w:r w:rsidR="00F477F6" w:rsidRPr="0072563A">
        <w:rPr>
          <w:rFonts w:hint="eastAsia"/>
          <w:bCs/>
        </w:rPr>
        <w:t>無法再次重現</w:t>
      </w:r>
      <w:r w:rsidR="005D4E33" w:rsidRPr="0072563A">
        <w:rPr>
          <w:rFonts w:hint="eastAsia"/>
          <w:bCs/>
        </w:rPr>
        <w:t>該異常狀況，或是確認是</w:t>
      </w:r>
      <w:r w:rsidR="00F477F6" w:rsidRPr="0072563A">
        <w:rPr>
          <w:rFonts w:hint="eastAsia"/>
          <w:bCs/>
        </w:rPr>
        <w:t>否</w:t>
      </w:r>
      <w:r w:rsidR="00EE172C" w:rsidRPr="0072563A">
        <w:rPr>
          <w:rFonts w:hint="eastAsia"/>
          <w:bCs/>
        </w:rPr>
        <w:t>為</w:t>
      </w:r>
      <w:r w:rsidR="005D4E33" w:rsidRPr="0072563A">
        <w:rPr>
          <w:rFonts w:hint="eastAsia"/>
          <w:bCs/>
        </w:rPr>
        <w:t>僅</w:t>
      </w:r>
      <w:r w:rsidR="00EE172C" w:rsidRPr="0072563A">
        <w:rPr>
          <w:rFonts w:hint="eastAsia"/>
          <w:bCs/>
        </w:rPr>
        <w:t>在</w:t>
      </w:r>
      <w:r w:rsidR="00F477F6" w:rsidRPr="0072563A">
        <w:rPr>
          <w:rFonts w:hint="eastAsia"/>
          <w:bCs/>
        </w:rPr>
        <w:t>單一</w:t>
      </w:r>
      <w:r w:rsidR="00EE172C" w:rsidRPr="0072563A">
        <w:rPr>
          <w:rFonts w:hint="eastAsia"/>
          <w:bCs/>
        </w:rPr>
        <w:t>機台上發生的</w:t>
      </w:r>
      <w:r w:rsidR="00F477F6" w:rsidRPr="0072563A">
        <w:rPr>
          <w:rFonts w:hint="eastAsia"/>
          <w:bCs/>
        </w:rPr>
        <w:t>問題</w:t>
      </w:r>
      <w:r w:rsidR="005D4E33" w:rsidRPr="0072563A">
        <w:rPr>
          <w:rFonts w:hint="eastAsia"/>
          <w:bCs/>
        </w:rPr>
        <w:t>。</w:t>
      </w:r>
      <w:r w:rsidR="008D0F74" w:rsidRPr="0072563A">
        <w:rPr>
          <w:rFonts w:hint="eastAsia"/>
          <w:bCs/>
        </w:rPr>
        <w:t>有</w:t>
      </w:r>
      <w:r w:rsidR="008D0F74" w:rsidRPr="008D0F74">
        <w:rPr>
          <w:rFonts w:hint="eastAsia"/>
          <w:bCs/>
        </w:rPr>
        <w:t>效處理這些異常狀況不僅可以加速產品開發</w:t>
      </w:r>
      <w:r w:rsidR="008D0F74">
        <w:rPr>
          <w:rFonts w:hint="eastAsia"/>
          <w:bCs/>
        </w:rPr>
        <w:t>過程</w:t>
      </w:r>
      <w:r w:rsidR="008D0F74" w:rsidRPr="008D0F74">
        <w:rPr>
          <w:rFonts w:hint="eastAsia"/>
          <w:bCs/>
        </w:rPr>
        <w:t>，還有助於提高產品的品質與可靠性。</w:t>
      </w:r>
      <w:r>
        <w:rPr>
          <w:rFonts w:hint="eastAsia"/>
          <w:bCs/>
        </w:rPr>
        <w:t>且為了增加市場佔有率，確保產品符合規格標準，需要做好品質控制，在製造過程中測試產品功能是否良好運作，防止產品缺陷的發生</w:t>
      </w:r>
      <w:r>
        <w:rPr>
          <w:rFonts w:hint="eastAsia"/>
          <w:bCs/>
        </w:rPr>
        <w:t>(</w:t>
      </w:r>
      <w:r w:rsidRPr="008C4B41">
        <w:rPr>
          <w:bCs/>
        </w:rPr>
        <w:t>Jozsef &amp; Blaga</w:t>
      </w:r>
      <w:r>
        <w:rPr>
          <w:bCs/>
        </w:rPr>
        <w:t>, 2014</w:t>
      </w:r>
      <w:r>
        <w:rPr>
          <w:rFonts w:hint="eastAsia"/>
          <w:bCs/>
        </w:rPr>
        <w:t>)</w:t>
      </w:r>
      <w:r>
        <w:rPr>
          <w:rFonts w:hint="eastAsia"/>
          <w:bCs/>
        </w:rPr>
        <w:t>。</w:t>
      </w:r>
    </w:p>
    <w:p w14:paraId="715D0DA0" w14:textId="1840252A" w:rsidR="00E97248" w:rsidRDefault="00E97248" w:rsidP="00E97248">
      <w:pPr>
        <w:rPr>
          <w:bCs/>
        </w:rPr>
      </w:pPr>
      <w:r>
        <w:rPr>
          <w:bCs/>
        </w:rPr>
        <w:tab/>
      </w:r>
      <w:r w:rsidRPr="00735E5E">
        <w:rPr>
          <w:rFonts w:hint="eastAsia"/>
          <w:bCs/>
        </w:rPr>
        <w:t>測試</w:t>
      </w:r>
      <w:r>
        <w:rPr>
          <w:rFonts w:hint="eastAsia"/>
          <w:bCs/>
        </w:rPr>
        <w:t>階段</w:t>
      </w:r>
      <w:r w:rsidRPr="00735E5E">
        <w:rPr>
          <w:rFonts w:hint="eastAsia"/>
          <w:bCs/>
        </w:rPr>
        <w:t>是</w:t>
      </w:r>
      <w:r>
        <w:rPr>
          <w:rFonts w:hint="eastAsia"/>
          <w:bCs/>
        </w:rPr>
        <w:t>製造</w:t>
      </w:r>
      <w:r w:rsidRPr="00735E5E">
        <w:rPr>
          <w:rFonts w:hint="eastAsia"/>
          <w:bCs/>
        </w:rPr>
        <w:t>開發過程中保證</w:t>
      </w:r>
      <w:r>
        <w:rPr>
          <w:rFonts w:hint="eastAsia"/>
          <w:bCs/>
        </w:rPr>
        <w:t>產品</w:t>
      </w:r>
      <w:r w:rsidRPr="00735E5E">
        <w:rPr>
          <w:rFonts w:hint="eastAsia"/>
          <w:bCs/>
        </w:rPr>
        <w:t>品質的關鍵任務</w:t>
      </w:r>
      <w:r>
        <w:rPr>
          <w:rFonts w:hint="eastAsia"/>
          <w:bCs/>
        </w:rPr>
        <w:t>，其</w:t>
      </w:r>
      <w:r w:rsidRPr="00E90D89">
        <w:rPr>
          <w:rFonts w:hint="eastAsia"/>
          <w:bCs/>
        </w:rPr>
        <w:t>目的是根據</w:t>
      </w:r>
      <w:r>
        <w:rPr>
          <w:rFonts w:hint="eastAsia"/>
          <w:bCs/>
        </w:rPr>
        <w:t>大量測試案例的規格</w:t>
      </w:r>
      <w:r w:rsidRPr="00E90D89">
        <w:rPr>
          <w:rFonts w:hint="eastAsia"/>
          <w:bCs/>
        </w:rPr>
        <w:t>要求</w:t>
      </w:r>
      <w:r>
        <w:rPr>
          <w:rFonts w:hint="eastAsia"/>
          <w:bCs/>
        </w:rPr>
        <w:t>，</w:t>
      </w:r>
      <w:r w:rsidRPr="00E90D89">
        <w:rPr>
          <w:rFonts w:hint="eastAsia"/>
          <w:bCs/>
        </w:rPr>
        <w:t>驗證正在開發的</w:t>
      </w:r>
      <w:r>
        <w:rPr>
          <w:rFonts w:hint="eastAsia"/>
          <w:bCs/>
        </w:rPr>
        <w:t>產品</w:t>
      </w:r>
      <w:r w:rsidRPr="00E90D89">
        <w:rPr>
          <w:rFonts w:hint="eastAsia"/>
          <w:bCs/>
        </w:rPr>
        <w:t>並</w:t>
      </w:r>
      <w:r>
        <w:rPr>
          <w:rFonts w:hint="eastAsia"/>
          <w:bCs/>
        </w:rPr>
        <w:t>檢測出異常事件及</w:t>
      </w:r>
      <w:r w:rsidRPr="00E90D89">
        <w:rPr>
          <w:rFonts w:hint="eastAsia"/>
          <w:bCs/>
        </w:rPr>
        <w:t>錯誤。</w:t>
      </w:r>
      <w:r>
        <w:rPr>
          <w:rFonts w:hint="eastAsia"/>
          <w:bCs/>
        </w:rPr>
        <w:t>在開發階段，測試人員每日都會收到數十甚至上百條的異常問題報告，需要依賴其領域知識來釐清和診斷出根本原因，進行問題排除。</w:t>
      </w:r>
      <w:r w:rsidR="008D0F74">
        <w:rPr>
          <w:rFonts w:hint="eastAsia"/>
          <w:bCs/>
        </w:rPr>
        <w:t>因此，</w:t>
      </w:r>
      <w:r w:rsidR="00A5334A">
        <w:rPr>
          <w:rFonts w:hint="eastAsia"/>
          <w:bCs/>
        </w:rPr>
        <w:t>診斷及</w:t>
      </w:r>
      <w:r w:rsidRPr="00566A08">
        <w:rPr>
          <w:rFonts w:hint="eastAsia"/>
          <w:bCs/>
        </w:rPr>
        <w:t>故障的檢測和識別，</w:t>
      </w:r>
      <w:r>
        <w:rPr>
          <w:rFonts w:hint="eastAsia"/>
          <w:bCs/>
        </w:rPr>
        <w:t>在產品開發階段</w:t>
      </w:r>
      <w:r w:rsidRPr="00566A08">
        <w:rPr>
          <w:rFonts w:hint="eastAsia"/>
          <w:bCs/>
        </w:rPr>
        <w:t>中</w:t>
      </w:r>
      <w:r>
        <w:rPr>
          <w:rFonts w:hint="eastAsia"/>
          <w:bCs/>
        </w:rPr>
        <w:t>是</w:t>
      </w:r>
      <w:r w:rsidRPr="00566A08">
        <w:rPr>
          <w:rFonts w:hint="eastAsia"/>
          <w:bCs/>
        </w:rPr>
        <w:t>非常重要的任務，確保系統</w:t>
      </w:r>
      <w:r>
        <w:rPr>
          <w:rFonts w:hint="eastAsia"/>
          <w:bCs/>
        </w:rPr>
        <w:t>可以正常</w:t>
      </w:r>
      <w:r w:rsidRPr="00566A08">
        <w:rPr>
          <w:rFonts w:hint="eastAsia"/>
          <w:bCs/>
        </w:rPr>
        <w:t>運</w:t>
      </w:r>
      <w:r>
        <w:rPr>
          <w:rFonts w:hint="eastAsia"/>
          <w:bCs/>
        </w:rPr>
        <w:t>作</w:t>
      </w:r>
      <w:r>
        <w:rPr>
          <w:bCs/>
        </w:rPr>
        <w:fldChar w:fldCharType="begin"/>
      </w:r>
      <w:r>
        <w:rPr>
          <w:bCs/>
        </w:rPr>
        <w:instrText xml:space="preserve"> ADDIN ZOTERO_ITEM CSL_CITATION {"citationID":"gaAwotQl","properties":{"formattedCitation":"(Wotawa &amp; Kaufmann, 2022)","plainCitation":"(Wotawa &amp; Kaufmann, 2022)","noteIndex":0},"citationItems":[{"id":46,"uris":["http://zotero.org/users/local/EM6uUZ6m/items/K3U7VYEY"],"itemData":{"id":46,"type":"article-journal","abstract":"Diagnosis, i.e., the detection and identification of faults, provides the basis for bringing systems back to normal operation in case of a fault. Diagnosis is a very important task of our daily live, assuring safe and reliable behavior of systems. The automation of diagnosis has been a successful research topic for several decades. However, there are limitations due to complexity issues and lack of expressiveness of the underlying reasoning mechanisms. More recently logic reasoning like answer set programming has gained a lot of attention and practical use. In this paper, we tackle the question whether answer set programming can be used for automating diagnosis, focusing on industrial applications. We discuss a formalization of the diagnosis problem based on answer set programming, introduce a general framework for modeling systems, and present experimental results of an answer set programming based diagnosis algorithm. Past limitations like not being able to deal with numerical operations for modeling can be solved to some extent. The experimental results indicate that answer set programming is efficient enough for being used in diagnosis applications, providing that the underlying system is of moderate size. For digital circuits having less than 500 components, diagnosis time has been less than one second even for computing triple fault diagnoses.","container-title":"Applied Intelligence","DOI":"10.1007/s10489-022-03272-2","ISSN":"1573-7497","issue":"15","journalAbbreviation":"Appl Intell","language":"en","page":"16993-17011","source":"Springer Link","title":"Model-based reasoning using answer set programming","volume":"52","author":[{"family":"Wotawa","given":"Franz"},{"family":"Kaufmann","given":"David"}],"issued":{"date-parts":[["2022",12,1]]}}}],"schema":"https://github.com/citation-style-language/schema/raw/master/csl-citation.json"} </w:instrText>
      </w:r>
      <w:r>
        <w:rPr>
          <w:bCs/>
        </w:rPr>
        <w:fldChar w:fldCharType="separate"/>
      </w:r>
      <w:r w:rsidRPr="00566A08">
        <w:rPr>
          <w:rFonts w:cs="Times New Roman"/>
        </w:rPr>
        <w:t>(Wotawa &amp; Kaufmann, 2022)</w:t>
      </w:r>
      <w:r>
        <w:rPr>
          <w:bCs/>
        </w:rPr>
        <w:fldChar w:fldCharType="end"/>
      </w:r>
      <w:r>
        <w:rPr>
          <w:rFonts w:hint="eastAsia"/>
          <w:bCs/>
        </w:rPr>
        <w:t>。</w:t>
      </w:r>
    </w:p>
    <w:p w14:paraId="19E0A937" w14:textId="030C88D2" w:rsidR="00E97248" w:rsidRPr="0068483F" w:rsidRDefault="00E97248" w:rsidP="00E97248">
      <w:pPr>
        <w:ind w:firstLine="480"/>
        <w:rPr>
          <w:bCs/>
          <w:color w:val="FF0000"/>
        </w:rPr>
      </w:pPr>
      <w:r>
        <w:rPr>
          <w:rFonts w:hint="eastAsia"/>
          <w:bCs/>
        </w:rPr>
        <w:t>通常，測試人員會透過關鍵字檢索</w:t>
      </w:r>
      <w:r w:rsidRPr="00E90D89">
        <w:rPr>
          <w:rFonts w:hint="eastAsia"/>
          <w:bCs/>
        </w:rPr>
        <w:t>先前的</w:t>
      </w:r>
      <w:r>
        <w:rPr>
          <w:rFonts w:hint="eastAsia"/>
          <w:bCs/>
        </w:rPr>
        <w:t>異常事件，</w:t>
      </w:r>
      <w:r w:rsidRPr="00E90D89">
        <w:rPr>
          <w:rFonts w:hint="eastAsia"/>
          <w:bCs/>
        </w:rPr>
        <w:t>根據先前</w:t>
      </w:r>
      <w:r>
        <w:rPr>
          <w:rFonts w:hint="eastAsia"/>
          <w:bCs/>
        </w:rPr>
        <w:t>發生過</w:t>
      </w:r>
      <w:r w:rsidR="00292309">
        <w:rPr>
          <w:rFonts w:hint="eastAsia"/>
          <w:bCs/>
        </w:rPr>
        <w:t>之</w:t>
      </w:r>
      <w:r>
        <w:rPr>
          <w:rFonts w:hint="eastAsia"/>
          <w:bCs/>
        </w:rPr>
        <w:t>異常</w:t>
      </w:r>
      <w:r w:rsidRPr="00E90D89">
        <w:rPr>
          <w:rFonts w:hint="eastAsia"/>
          <w:bCs/>
        </w:rPr>
        <w:t>測試案例</w:t>
      </w:r>
      <w:r>
        <w:rPr>
          <w:rFonts w:hint="eastAsia"/>
          <w:bCs/>
        </w:rPr>
        <w:t>作為參考，人工比對類似的測試案例</w:t>
      </w:r>
      <w:r w:rsidR="00424015">
        <w:rPr>
          <w:rFonts w:hint="eastAsia"/>
          <w:bCs/>
        </w:rPr>
        <w:t>，加上自身經驗與知識的累積來判斷與找尋出根本原因及</w:t>
      </w:r>
      <w:r>
        <w:rPr>
          <w:rFonts w:hint="eastAsia"/>
          <w:bCs/>
        </w:rPr>
        <w:t>解決方案。</w:t>
      </w:r>
      <w:r w:rsidR="00D02BD0" w:rsidRPr="00D02BD0">
        <w:rPr>
          <w:rFonts w:hint="eastAsia"/>
          <w:bCs/>
          <w:color w:val="FF0000"/>
        </w:rPr>
        <w:t>(</w:t>
      </w:r>
      <w:r w:rsidR="00D02BD0" w:rsidRPr="00D02BD0">
        <w:rPr>
          <w:rFonts w:hint="eastAsia"/>
          <w:bCs/>
          <w:color w:val="FF0000"/>
        </w:rPr>
        <w:t>此</w:t>
      </w:r>
      <w:r w:rsidR="00D02BD0">
        <w:rPr>
          <w:rFonts w:hint="eastAsia"/>
          <w:bCs/>
          <w:color w:val="FF0000"/>
        </w:rPr>
        <w:t>新增段落</w:t>
      </w:r>
      <w:r w:rsidR="00D02BD0" w:rsidRPr="00D02BD0">
        <w:rPr>
          <w:rFonts w:hint="eastAsia"/>
          <w:bCs/>
          <w:color w:val="FF0000"/>
        </w:rPr>
        <w:t>為個案的介紹</w:t>
      </w:r>
      <w:r w:rsidR="00D02BD0" w:rsidRPr="00D02BD0">
        <w:rPr>
          <w:rFonts w:hint="eastAsia"/>
          <w:bCs/>
          <w:color w:val="FF0000"/>
        </w:rPr>
        <w:t>)</w:t>
      </w:r>
      <w:r w:rsidR="0068483F" w:rsidRPr="0068483F">
        <w:rPr>
          <w:rFonts w:hint="eastAsia"/>
          <w:bCs/>
          <w:color w:val="FF0000"/>
        </w:rPr>
        <w:t>由於電腦製造業的範圍相當廣泛，</w:t>
      </w:r>
      <w:r w:rsidR="00292309" w:rsidRPr="00292309">
        <w:rPr>
          <w:rFonts w:hint="eastAsia"/>
          <w:bCs/>
          <w:color w:val="FF0000"/>
        </w:rPr>
        <w:t>都面臨著複雜</w:t>
      </w:r>
      <w:r w:rsidR="00292309">
        <w:rPr>
          <w:rFonts w:hint="eastAsia"/>
          <w:bCs/>
          <w:color w:val="FF0000"/>
        </w:rPr>
        <w:t>規格和</w:t>
      </w:r>
      <w:r w:rsidR="00292309" w:rsidRPr="00292309">
        <w:rPr>
          <w:rFonts w:hint="eastAsia"/>
          <w:bCs/>
          <w:color w:val="FF0000"/>
        </w:rPr>
        <w:t>配置的生產需求</w:t>
      </w:r>
      <w:r w:rsidR="00292309">
        <w:rPr>
          <w:rFonts w:hint="eastAsia"/>
          <w:bCs/>
          <w:color w:val="FF0000"/>
        </w:rPr>
        <w:t>的挑戰，而</w:t>
      </w:r>
      <w:r w:rsidR="0068483F" w:rsidRPr="0068483F">
        <w:rPr>
          <w:rFonts w:hint="eastAsia"/>
          <w:bCs/>
          <w:color w:val="FF0000"/>
        </w:rPr>
        <w:t>本研究選擇聚焦桌上型工作站電腦產品作為個案研究對象</w:t>
      </w:r>
      <w:r w:rsidR="003578F5">
        <w:rPr>
          <w:rFonts w:hint="eastAsia"/>
          <w:bCs/>
          <w:color w:val="FF0000"/>
        </w:rPr>
        <w:t>，因</w:t>
      </w:r>
      <w:r w:rsidR="003578F5" w:rsidRPr="003578F5">
        <w:rPr>
          <w:rFonts w:hint="eastAsia"/>
          <w:bCs/>
          <w:color w:val="FF0000"/>
        </w:rPr>
        <w:t>其主要客戶群</w:t>
      </w:r>
      <w:r w:rsidR="003578F5">
        <w:rPr>
          <w:rFonts w:hint="eastAsia"/>
          <w:bCs/>
          <w:color w:val="FF0000"/>
        </w:rPr>
        <w:t>體</w:t>
      </w:r>
      <w:r w:rsidR="003578F5" w:rsidRPr="003578F5">
        <w:rPr>
          <w:rFonts w:hint="eastAsia"/>
          <w:bCs/>
          <w:color w:val="FF0000"/>
        </w:rPr>
        <w:t>為繪圖或設計專業人士，使得產品測試過程中異常事件的識別和解決尤為關鍵</w:t>
      </w:r>
      <w:r w:rsidR="00215026" w:rsidRPr="00215026">
        <w:rPr>
          <w:rFonts w:hint="eastAsia"/>
          <w:bCs/>
          <w:color w:val="0070C0"/>
        </w:rPr>
        <w:t>(</w:t>
      </w:r>
      <w:r w:rsidR="00215026" w:rsidRPr="00215026">
        <w:rPr>
          <w:rFonts w:hint="eastAsia"/>
          <w:bCs/>
          <w:color w:val="0070C0"/>
        </w:rPr>
        <w:t>我覺得</w:t>
      </w:r>
      <w:r w:rsidR="00215026" w:rsidRPr="00215026">
        <w:rPr>
          <w:rFonts w:hint="eastAsia"/>
          <w:bCs/>
          <w:color w:val="0070C0"/>
        </w:rPr>
        <w:lastRenderedPageBreak/>
        <w:t>為何關鍵的原因可以再加強</w:t>
      </w:r>
      <w:r w:rsidR="00215026" w:rsidRPr="00215026">
        <w:rPr>
          <w:rFonts w:hint="eastAsia"/>
          <w:bCs/>
          <w:color w:val="0070C0"/>
        </w:rPr>
        <w:t>)</w:t>
      </w:r>
      <w:r w:rsidR="0068483F" w:rsidRPr="00215026">
        <w:rPr>
          <w:rFonts w:hint="eastAsia"/>
          <w:bCs/>
          <w:color w:val="0070C0"/>
        </w:rPr>
        <w:t>。</w:t>
      </w:r>
      <w:r>
        <w:rPr>
          <w:rFonts w:hint="eastAsia"/>
          <w:bCs/>
        </w:rPr>
        <w:t>隨著生成式</w:t>
      </w:r>
      <w:r>
        <w:rPr>
          <w:rFonts w:hint="eastAsia"/>
          <w:bCs/>
        </w:rPr>
        <w:t>AI(</w:t>
      </w:r>
      <w:r>
        <w:rPr>
          <w:bCs/>
        </w:rPr>
        <w:t>G</w:t>
      </w:r>
      <w:r w:rsidRPr="00B90779">
        <w:rPr>
          <w:bCs/>
        </w:rPr>
        <w:t>enerative AI</w:t>
      </w:r>
      <w:r>
        <w:rPr>
          <w:bCs/>
        </w:rPr>
        <w:t>)</w:t>
      </w:r>
      <w:r>
        <w:rPr>
          <w:rFonts w:hint="eastAsia"/>
          <w:bCs/>
        </w:rPr>
        <w:t>模型的快速發展</w:t>
      </w:r>
      <w:r>
        <w:rPr>
          <w:rFonts w:hint="eastAsia"/>
          <w:bCs/>
        </w:rPr>
        <w:t>(</w:t>
      </w:r>
      <w:r>
        <w:rPr>
          <w:rFonts w:hint="eastAsia"/>
          <w:bCs/>
        </w:rPr>
        <w:t>如</w:t>
      </w:r>
      <w:r w:rsidRPr="00B90779">
        <w:rPr>
          <w:rFonts w:hint="eastAsia"/>
          <w:bCs/>
        </w:rPr>
        <w:t>OpenAI</w:t>
      </w:r>
      <w:r w:rsidRPr="00B90779">
        <w:rPr>
          <w:rFonts w:hint="eastAsia"/>
          <w:bCs/>
        </w:rPr>
        <w:t>的</w:t>
      </w:r>
      <w:r>
        <w:rPr>
          <w:rFonts w:hint="eastAsia"/>
          <w:bCs/>
        </w:rPr>
        <w:t>C</w:t>
      </w:r>
      <w:r>
        <w:rPr>
          <w:bCs/>
        </w:rPr>
        <w:t>hatGPT</w:t>
      </w:r>
      <w:r>
        <w:rPr>
          <w:rFonts w:hint="eastAsia"/>
          <w:bCs/>
        </w:rPr>
        <w:t>)</w:t>
      </w:r>
      <w:r>
        <w:rPr>
          <w:rFonts w:hint="eastAsia"/>
          <w:bCs/>
        </w:rPr>
        <w:t>，</w:t>
      </w:r>
      <w:r w:rsidRPr="00B90779">
        <w:rPr>
          <w:rFonts w:hint="eastAsia"/>
          <w:bCs/>
        </w:rPr>
        <w:t>這樣的大</w:t>
      </w:r>
      <w:r>
        <w:rPr>
          <w:rFonts w:hint="eastAsia"/>
          <w:bCs/>
        </w:rPr>
        <w:t>型</w:t>
      </w:r>
      <w:r w:rsidRPr="00B90779">
        <w:rPr>
          <w:rFonts w:hint="eastAsia"/>
          <w:bCs/>
        </w:rPr>
        <w:t>語言模型</w:t>
      </w:r>
      <w:r>
        <w:rPr>
          <w:rFonts w:hint="eastAsia"/>
          <w:bCs/>
        </w:rPr>
        <w:t>(</w:t>
      </w:r>
      <w:r w:rsidRPr="00D1254F">
        <w:rPr>
          <w:bCs/>
        </w:rPr>
        <w:t>Large Language Models</w:t>
      </w:r>
      <w:r>
        <w:rPr>
          <w:bCs/>
        </w:rPr>
        <w:t xml:space="preserve">, </w:t>
      </w:r>
      <w:r w:rsidRPr="00D1254F">
        <w:rPr>
          <w:bCs/>
        </w:rPr>
        <w:t>LLM</w:t>
      </w:r>
      <w:r>
        <w:rPr>
          <w:rFonts w:hint="eastAsia"/>
          <w:bCs/>
        </w:rPr>
        <w:t>)</w:t>
      </w:r>
      <w:r w:rsidRPr="00B90779">
        <w:rPr>
          <w:rFonts w:hint="eastAsia"/>
          <w:bCs/>
        </w:rPr>
        <w:t>的</w:t>
      </w:r>
      <w:r>
        <w:rPr>
          <w:rFonts w:hint="eastAsia"/>
          <w:bCs/>
        </w:rPr>
        <w:t>出現</w:t>
      </w:r>
      <w:r w:rsidRPr="00B90779">
        <w:rPr>
          <w:rFonts w:hint="eastAsia"/>
          <w:bCs/>
        </w:rPr>
        <w:t>已經改變了人們與文本互動和</w:t>
      </w:r>
      <w:r>
        <w:rPr>
          <w:rFonts w:hint="eastAsia"/>
          <w:bCs/>
        </w:rPr>
        <w:t>檢索</w:t>
      </w:r>
      <w:r w:rsidRPr="00B90779">
        <w:rPr>
          <w:rFonts w:hint="eastAsia"/>
          <w:bCs/>
        </w:rPr>
        <w:t>答案的方式。</w:t>
      </w:r>
    </w:p>
    <w:p w14:paraId="461F58D5" w14:textId="77777777" w:rsidR="00E355C6" w:rsidRPr="00E97248" w:rsidRDefault="00E355C6" w:rsidP="00596122">
      <w:pPr>
        <w:rPr>
          <w:bCs/>
        </w:rPr>
      </w:pPr>
    </w:p>
    <w:p w14:paraId="6B782CA8" w14:textId="192F9115" w:rsidR="0099119F" w:rsidRDefault="006024F2" w:rsidP="00502021">
      <w:pPr>
        <w:pStyle w:val="2"/>
      </w:pPr>
      <w:bookmarkStart w:id="8" w:name="_Toc152607288"/>
      <w:r w:rsidRPr="006024F2">
        <w:rPr>
          <w:rFonts w:hint="eastAsia"/>
        </w:rPr>
        <w:t>1</w:t>
      </w:r>
      <w:r w:rsidR="00FD0A2E">
        <w:t>.</w:t>
      </w:r>
      <w:r w:rsidRPr="006024F2">
        <w:t>2</w:t>
      </w:r>
      <w:r w:rsidRPr="006024F2">
        <w:rPr>
          <w:rFonts w:hint="eastAsia"/>
        </w:rPr>
        <w:t>研究動機</w:t>
      </w:r>
      <w:bookmarkEnd w:id="8"/>
    </w:p>
    <w:p w14:paraId="3E542C70" w14:textId="0706C8A0" w:rsidR="00EA7DF0" w:rsidRDefault="00E97248" w:rsidP="003B063C">
      <w:pPr>
        <w:rPr>
          <w:bCs/>
        </w:rPr>
      </w:pPr>
      <w:r>
        <w:tab/>
      </w:r>
      <w:r>
        <w:rPr>
          <w:rFonts w:hint="eastAsia"/>
          <w:bCs/>
        </w:rPr>
        <w:t>為了能追蹤</w:t>
      </w:r>
      <w:r w:rsidR="000903EC" w:rsidRPr="005A2AEA">
        <w:rPr>
          <w:rFonts w:hint="eastAsia"/>
          <w:bCs/>
        </w:rPr>
        <w:t>桌上型工作站</w:t>
      </w:r>
      <w:r w:rsidRPr="005A2AEA">
        <w:rPr>
          <w:rFonts w:hint="eastAsia"/>
          <w:bCs/>
        </w:rPr>
        <w:t>電</w:t>
      </w:r>
      <w:r>
        <w:rPr>
          <w:rFonts w:hint="eastAsia"/>
          <w:bCs/>
        </w:rPr>
        <w:t>腦產品在生產階段測試功能時發現的問題</w:t>
      </w:r>
      <w:r w:rsidRPr="005574B1">
        <w:rPr>
          <w:rFonts w:hint="eastAsia"/>
          <w:bCs/>
        </w:rPr>
        <w:t>，企業</w:t>
      </w:r>
      <w:r w:rsidR="00362C41">
        <w:rPr>
          <w:rFonts w:hint="eastAsia"/>
          <w:bCs/>
        </w:rPr>
        <w:t>現</w:t>
      </w:r>
      <w:r w:rsidR="00A5334A" w:rsidRPr="005574B1">
        <w:rPr>
          <w:rFonts w:hint="eastAsia"/>
          <w:bCs/>
        </w:rPr>
        <w:t>有之</w:t>
      </w:r>
      <w:r w:rsidRPr="005574B1">
        <w:rPr>
          <w:rFonts w:hint="eastAsia"/>
          <w:bCs/>
        </w:rPr>
        <w:t>問題追蹤系統</w:t>
      </w:r>
      <w:r w:rsidR="00276E09">
        <w:rPr>
          <w:rFonts w:hint="eastAsia"/>
          <w:bCs/>
        </w:rPr>
        <w:t>(</w:t>
      </w:r>
      <w:r w:rsidR="00276E09">
        <w:rPr>
          <w:bCs/>
        </w:rPr>
        <w:t>I</w:t>
      </w:r>
      <w:r w:rsidR="00276E09" w:rsidRPr="00276E09">
        <w:rPr>
          <w:bCs/>
        </w:rPr>
        <w:t xml:space="preserve">ssue </w:t>
      </w:r>
      <w:r w:rsidR="00276E09">
        <w:rPr>
          <w:bCs/>
        </w:rPr>
        <w:t>T</w:t>
      </w:r>
      <w:r w:rsidR="00276E09" w:rsidRPr="00276E09">
        <w:rPr>
          <w:bCs/>
        </w:rPr>
        <w:t xml:space="preserve">racking </w:t>
      </w:r>
      <w:r w:rsidR="00276E09">
        <w:rPr>
          <w:bCs/>
        </w:rPr>
        <w:t>S</w:t>
      </w:r>
      <w:r w:rsidR="00276E09" w:rsidRPr="00276E09">
        <w:rPr>
          <w:bCs/>
        </w:rPr>
        <w:t>ystem</w:t>
      </w:r>
      <w:r w:rsidR="00276E09">
        <w:rPr>
          <w:bCs/>
        </w:rPr>
        <w:t xml:space="preserve">, </w:t>
      </w:r>
      <w:r w:rsidR="00276E09" w:rsidRPr="00276E09">
        <w:rPr>
          <w:bCs/>
        </w:rPr>
        <w:t>ITS</w:t>
      </w:r>
      <w:r w:rsidR="00276E09">
        <w:rPr>
          <w:bCs/>
        </w:rPr>
        <w:t>)</w:t>
      </w:r>
      <w:r w:rsidR="00A5334A" w:rsidRPr="005574B1">
        <w:rPr>
          <w:rFonts w:hint="eastAsia"/>
          <w:bCs/>
        </w:rPr>
        <w:t>可以</w:t>
      </w:r>
      <w:r w:rsidRPr="005574B1">
        <w:rPr>
          <w:rFonts w:hint="eastAsia"/>
          <w:bCs/>
        </w:rPr>
        <w:t>記錄異常測試</w:t>
      </w:r>
      <w:r w:rsidR="003B063C">
        <w:rPr>
          <w:rFonts w:hint="eastAsia"/>
          <w:bCs/>
        </w:rPr>
        <w:t>事件</w:t>
      </w:r>
      <w:r w:rsidRPr="005574B1">
        <w:rPr>
          <w:rFonts w:hint="eastAsia"/>
          <w:bCs/>
        </w:rPr>
        <w:t>的</w:t>
      </w:r>
      <w:r w:rsidR="003B063C">
        <w:rPr>
          <w:rFonts w:hint="eastAsia"/>
          <w:bCs/>
        </w:rPr>
        <w:t>相關資訊</w:t>
      </w:r>
      <w:r w:rsidRPr="005574B1">
        <w:rPr>
          <w:rFonts w:hint="eastAsia"/>
          <w:bCs/>
        </w:rPr>
        <w:t>，</w:t>
      </w:r>
      <w:r w:rsidR="003B063C">
        <w:rPr>
          <w:rFonts w:hint="eastAsia"/>
          <w:bCs/>
        </w:rPr>
        <w:t>包含異常事件描述、異常事件類別、系統</w:t>
      </w:r>
      <w:r w:rsidR="005D69B5">
        <w:rPr>
          <w:rFonts w:hint="eastAsia"/>
          <w:bCs/>
        </w:rPr>
        <w:t>環境</w:t>
      </w:r>
      <w:r w:rsidR="003B063C">
        <w:rPr>
          <w:rFonts w:hint="eastAsia"/>
          <w:bCs/>
        </w:rPr>
        <w:t>配置、</w:t>
      </w:r>
      <w:r w:rsidR="003B063C" w:rsidRPr="003B063C">
        <w:rPr>
          <w:rFonts w:hint="eastAsia"/>
          <w:bCs/>
        </w:rPr>
        <w:t>測試方法</w:t>
      </w:r>
      <w:r w:rsidR="00046D4F">
        <w:rPr>
          <w:rFonts w:hint="eastAsia"/>
          <w:bCs/>
        </w:rPr>
        <w:t>與重現步驟</w:t>
      </w:r>
      <w:r w:rsidR="003B063C" w:rsidRPr="003B063C">
        <w:rPr>
          <w:rFonts w:hint="eastAsia"/>
          <w:bCs/>
        </w:rPr>
        <w:t>、</w:t>
      </w:r>
      <w:r w:rsidR="003B063C">
        <w:rPr>
          <w:rFonts w:hint="eastAsia"/>
          <w:bCs/>
        </w:rPr>
        <w:t>預期的</w:t>
      </w:r>
      <w:r w:rsidR="003B063C" w:rsidRPr="003B063C">
        <w:rPr>
          <w:rFonts w:hint="eastAsia"/>
          <w:bCs/>
        </w:rPr>
        <w:t>測試結果</w:t>
      </w:r>
      <w:r w:rsidR="003B063C">
        <w:rPr>
          <w:rFonts w:hint="eastAsia"/>
          <w:bCs/>
        </w:rPr>
        <w:t>，以及整個解決問題過程的思路</w:t>
      </w:r>
      <w:r w:rsidR="003B063C" w:rsidRPr="003B063C">
        <w:rPr>
          <w:rFonts w:hint="eastAsia"/>
          <w:bCs/>
        </w:rPr>
        <w:t>在系統上</w:t>
      </w:r>
      <w:r w:rsidR="003B063C">
        <w:rPr>
          <w:rFonts w:hint="eastAsia"/>
          <w:bCs/>
        </w:rPr>
        <w:t>都會被</w:t>
      </w:r>
      <w:r w:rsidR="003B063C" w:rsidRPr="003B063C">
        <w:rPr>
          <w:rFonts w:hint="eastAsia"/>
          <w:bCs/>
        </w:rPr>
        <w:t>保</w:t>
      </w:r>
      <w:r w:rsidR="003B063C">
        <w:rPr>
          <w:rFonts w:hint="eastAsia"/>
          <w:bCs/>
        </w:rPr>
        <w:t>存</w:t>
      </w:r>
      <w:r w:rsidR="003B063C" w:rsidRPr="003B063C">
        <w:rPr>
          <w:rFonts w:hint="eastAsia"/>
          <w:bCs/>
        </w:rPr>
        <w:t>下來</w:t>
      </w:r>
      <w:r w:rsidR="003B063C">
        <w:rPr>
          <w:rFonts w:hint="eastAsia"/>
          <w:bCs/>
        </w:rPr>
        <w:t>，並且</w:t>
      </w:r>
      <w:r w:rsidR="003B063C" w:rsidRPr="003B063C">
        <w:rPr>
          <w:rFonts w:hint="eastAsia"/>
          <w:bCs/>
        </w:rPr>
        <w:t>以協作的方式</w:t>
      </w:r>
      <w:r w:rsidR="003B063C">
        <w:rPr>
          <w:rFonts w:hint="eastAsia"/>
          <w:bCs/>
        </w:rPr>
        <w:t>來</w:t>
      </w:r>
      <w:r w:rsidR="003B063C" w:rsidRPr="003B063C">
        <w:rPr>
          <w:rFonts w:hint="eastAsia"/>
          <w:bCs/>
        </w:rPr>
        <w:t>編輯與紀錄</w:t>
      </w:r>
      <w:r w:rsidR="003B063C">
        <w:rPr>
          <w:rFonts w:hint="eastAsia"/>
          <w:bCs/>
        </w:rPr>
        <w:t>這些資訊，長期累積下來，</w:t>
      </w:r>
      <w:r w:rsidR="003B063C" w:rsidRPr="003B063C">
        <w:rPr>
          <w:rFonts w:hint="eastAsia"/>
          <w:bCs/>
        </w:rPr>
        <w:t>建立了</w:t>
      </w:r>
      <w:r w:rsidR="003B063C">
        <w:rPr>
          <w:rFonts w:hint="eastAsia"/>
          <w:bCs/>
        </w:rPr>
        <w:t>龐大測試相關的</w:t>
      </w:r>
      <w:r w:rsidR="003B063C" w:rsidRPr="003B063C">
        <w:rPr>
          <w:rFonts w:hint="eastAsia"/>
          <w:bCs/>
        </w:rPr>
        <w:t>知識文件</w:t>
      </w:r>
      <w:r w:rsidR="003B063C">
        <w:rPr>
          <w:rFonts w:hint="eastAsia"/>
          <w:bCs/>
        </w:rPr>
        <w:t>，然而，</w:t>
      </w:r>
      <w:r w:rsidRPr="005574B1">
        <w:rPr>
          <w:rFonts w:hint="eastAsia"/>
          <w:bCs/>
        </w:rPr>
        <w:t>雖然該系統在</w:t>
      </w:r>
      <w:r w:rsidR="00A5334A" w:rsidRPr="005574B1">
        <w:rPr>
          <w:rFonts w:hint="eastAsia"/>
          <w:bCs/>
        </w:rPr>
        <w:t>協助測試人員</w:t>
      </w:r>
      <w:r w:rsidRPr="005574B1">
        <w:rPr>
          <w:rFonts w:hint="eastAsia"/>
          <w:bCs/>
        </w:rPr>
        <w:t>追蹤異常事件時發揮作用，但有關異常事件發生之根本原因</w:t>
      </w:r>
      <w:r w:rsidR="00A5334A" w:rsidRPr="005574B1">
        <w:rPr>
          <w:rFonts w:hint="eastAsia"/>
          <w:bCs/>
        </w:rPr>
        <w:t>(R</w:t>
      </w:r>
      <w:r w:rsidR="00A5334A" w:rsidRPr="005574B1">
        <w:rPr>
          <w:bCs/>
        </w:rPr>
        <w:t>oot Cause</w:t>
      </w:r>
      <w:r w:rsidR="00A5334A" w:rsidRPr="005574B1">
        <w:rPr>
          <w:rFonts w:hint="eastAsia"/>
          <w:bCs/>
        </w:rPr>
        <w:t>)</w:t>
      </w:r>
      <w:r w:rsidRPr="005574B1">
        <w:rPr>
          <w:rFonts w:hint="eastAsia"/>
          <w:bCs/>
        </w:rPr>
        <w:t>的識別，</w:t>
      </w:r>
      <w:r w:rsidR="00A5334A" w:rsidRPr="005574B1">
        <w:rPr>
          <w:rFonts w:hint="eastAsia"/>
          <w:bCs/>
        </w:rPr>
        <w:t>例如：</w:t>
      </w:r>
      <w:r w:rsidR="00A5334A" w:rsidRPr="0072563A">
        <w:rPr>
          <w:rFonts w:hint="eastAsia"/>
          <w:bCs/>
        </w:rPr>
        <w:t>出現藍白當機畫面</w:t>
      </w:r>
      <w:r w:rsidR="005574B1" w:rsidRPr="0072563A">
        <w:rPr>
          <w:rFonts w:hint="eastAsia"/>
          <w:bCs/>
        </w:rPr>
        <w:t>，需要</w:t>
      </w:r>
      <w:r w:rsidR="00362C41" w:rsidRPr="0072563A">
        <w:rPr>
          <w:rFonts w:hint="eastAsia"/>
          <w:bCs/>
        </w:rPr>
        <w:t>透過</w:t>
      </w:r>
      <w:r w:rsidR="005574B1" w:rsidRPr="0072563A">
        <w:rPr>
          <w:rFonts w:hint="eastAsia"/>
          <w:bCs/>
        </w:rPr>
        <w:t>自身知識及經驗來釐清是</w:t>
      </w:r>
      <w:r w:rsidR="00A5334A" w:rsidRPr="0072563A">
        <w:rPr>
          <w:rFonts w:hint="eastAsia"/>
          <w:bCs/>
        </w:rPr>
        <w:t>BIOS</w:t>
      </w:r>
      <w:r w:rsidR="005574B1" w:rsidRPr="0072563A">
        <w:rPr>
          <w:rFonts w:hint="eastAsia"/>
          <w:bCs/>
        </w:rPr>
        <w:t>或是</w:t>
      </w:r>
      <w:r w:rsidR="00A5334A" w:rsidRPr="0072563A">
        <w:rPr>
          <w:rFonts w:hint="eastAsia"/>
          <w:bCs/>
        </w:rPr>
        <w:t>顯示卡的問題，</w:t>
      </w:r>
      <w:r w:rsidR="005574B1" w:rsidRPr="0072563A">
        <w:rPr>
          <w:rFonts w:hint="eastAsia"/>
          <w:bCs/>
        </w:rPr>
        <w:t>這些嘗試及解決問題的過程</w:t>
      </w:r>
      <w:r w:rsidR="00323FE1" w:rsidRPr="0072563A">
        <w:rPr>
          <w:rFonts w:hint="eastAsia"/>
          <w:bCs/>
        </w:rPr>
        <w:t>和</w:t>
      </w:r>
      <w:r w:rsidR="005574B1" w:rsidRPr="0072563A">
        <w:rPr>
          <w:rFonts w:hint="eastAsia"/>
          <w:bCs/>
        </w:rPr>
        <w:t>思路</w:t>
      </w:r>
      <w:r w:rsidR="00624E9C">
        <w:rPr>
          <w:rFonts w:hint="eastAsia"/>
          <w:bCs/>
        </w:rPr>
        <w:t>都</w:t>
      </w:r>
      <w:r w:rsidR="005574B1" w:rsidRPr="0072563A">
        <w:rPr>
          <w:rFonts w:hint="eastAsia"/>
          <w:bCs/>
        </w:rPr>
        <w:t>會以文字記錄在</w:t>
      </w:r>
      <w:r w:rsidR="00362C41" w:rsidRPr="0072563A">
        <w:rPr>
          <w:rFonts w:hint="eastAsia"/>
          <w:bCs/>
        </w:rPr>
        <w:t>現</w:t>
      </w:r>
      <w:r w:rsidR="005574B1" w:rsidRPr="0072563A">
        <w:rPr>
          <w:rFonts w:hint="eastAsia"/>
          <w:bCs/>
        </w:rPr>
        <w:t>有之問題追蹤系統中，但因為每</w:t>
      </w:r>
      <w:r w:rsidR="00EA7DF0" w:rsidRPr="0072563A">
        <w:rPr>
          <w:rFonts w:hint="eastAsia"/>
          <w:bCs/>
        </w:rPr>
        <w:t>位</w:t>
      </w:r>
      <w:r w:rsidR="005574B1" w:rsidRPr="0072563A">
        <w:rPr>
          <w:rFonts w:hint="eastAsia"/>
          <w:bCs/>
        </w:rPr>
        <w:t>測試人員的</w:t>
      </w:r>
      <w:r w:rsidR="00323FE1" w:rsidRPr="0072563A">
        <w:rPr>
          <w:rFonts w:hint="eastAsia"/>
          <w:bCs/>
        </w:rPr>
        <w:t>敘述</w:t>
      </w:r>
      <w:r w:rsidR="00EA7DF0" w:rsidRPr="0072563A">
        <w:rPr>
          <w:rFonts w:hint="eastAsia"/>
          <w:bCs/>
        </w:rPr>
        <w:t>表達</w:t>
      </w:r>
      <w:r w:rsidR="005574B1" w:rsidRPr="0072563A">
        <w:rPr>
          <w:rFonts w:hint="eastAsia"/>
          <w:bCs/>
        </w:rPr>
        <w:t>方式不盡相同，</w:t>
      </w:r>
      <w:r w:rsidR="00424015" w:rsidRPr="0072563A">
        <w:rPr>
          <w:rFonts w:hint="eastAsia"/>
          <w:bCs/>
        </w:rPr>
        <w:t>例如：不同的測試人員會將黃色驚嘆號描述成</w:t>
      </w:r>
      <w:r w:rsidR="0072563A" w:rsidRPr="0072563A">
        <w:rPr>
          <w:bCs/>
        </w:rPr>
        <w:t>"</w:t>
      </w:r>
      <w:r w:rsidR="00424015" w:rsidRPr="0072563A">
        <w:rPr>
          <w:rFonts w:hint="eastAsia"/>
          <w:bCs/>
        </w:rPr>
        <w:t>Y</w:t>
      </w:r>
      <w:r w:rsidR="00424015" w:rsidRPr="0072563A">
        <w:rPr>
          <w:bCs/>
        </w:rPr>
        <w:t>ellow Bang</w:t>
      </w:r>
      <w:r w:rsidR="0072563A" w:rsidRPr="0072563A">
        <w:rPr>
          <w:bCs/>
        </w:rPr>
        <w:t>"</w:t>
      </w:r>
      <w:r w:rsidR="00424015" w:rsidRPr="0072563A">
        <w:rPr>
          <w:rFonts w:hint="eastAsia"/>
          <w:bCs/>
        </w:rPr>
        <w:t>或是</w:t>
      </w:r>
      <w:r w:rsidR="0072563A" w:rsidRPr="0072563A">
        <w:rPr>
          <w:bCs/>
        </w:rPr>
        <w:t>"</w:t>
      </w:r>
      <w:r w:rsidR="00424015" w:rsidRPr="0072563A">
        <w:rPr>
          <w:rFonts w:hint="eastAsia"/>
          <w:bCs/>
        </w:rPr>
        <w:t>YB</w:t>
      </w:r>
      <w:r w:rsidR="0072563A" w:rsidRPr="0072563A">
        <w:rPr>
          <w:bCs/>
        </w:rPr>
        <w:t>"</w:t>
      </w:r>
      <w:r w:rsidR="00424015" w:rsidRPr="0072563A">
        <w:rPr>
          <w:rFonts w:hint="eastAsia"/>
          <w:bCs/>
        </w:rPr>
        <w:t>，</w:t>
      </w:r>
      <w:r w:rsidR="00825059">
        <w:rPr>
          <w:rFonts w:hint="eastAsia"/>
          <w:bCs/>
        </w:rPr>
        <w:t>而</w:t>
      </w:r>
      <w:r w:rsidR="00362C41" w:rsidRPr="0072563A">
        <w:rPr>
          <w:rFonts w:hint="eastAsia"/>
          <w:bCs/>
        </w:rPr>
        <w:t>當</w:t>
      </w:r>
      <w:r w:rsidR="00424015" w:rsidRPr="0072563A">
        <w:rPr>
          <w:rFonts w:hint="eastAsia"/>
          <w:bCs/>
        </w:rPr>
        <w:t>一位</w:t>
      </w:r>
      <w:r w:rsidR="00362C41" w:rsidRPr="0072563A">
        <w:rPr>
          <w:rFonts w:hint="eastAsia"/>
          <w:bCs/>
        </w:rPr>
        <w:t>工作</w:t>
      </w:r>
      <w:r w:rsidR="00424015" w:rsidRPr="0072563A">
        <w:rPr>
          <w:rFonts w:hint="eastAsia"/>
          <w:bCs/>
        </w:rPr>
        <w:t>專業知識與經驗都尚有不足</w:t>
      </w:r>
      <w:r w:rsidR="00362C41" w:rsidRPr="0072563A">
        <w:rPr>
          <w:rFonts w:hint="eastAsia"/>
          <w:bCs/>
        </w:rPr>
        <w:t>的</w:t>
      </w:r>
      <w:r w:rsidR="00424015" w:rsidRPr="0072563A">
        <w:rPr>
          <w:rFonts w:hint="eastAsia"/>
          <w:bCs/>
        </w:rPr>
        <w:t>新進員工，</w:t>
      </w:r>
      <w:r w:rsidR="00362C41" w:rsidRPr="0072563A">
        <w:rPr>
          <w:rFonts w:hint="eastAsia"/>
          <w:bCs/>
        </w:rPr>
        <w:t>不明白</w:t>
      </w:r>
      <w:r w:rsidR="00424015" w:rsidRPr="0072563A">
        <w:rPr>
          <w:rFonts w:hint="eastAsia"/>
          <w:bCs/>
        </w:rPr>
        <w:t>YB</w:t>
      </w:r>
      <w:r w:rsidR="00424015" w:rsidRPr="0072563A">
        <w:rPr>
          <w:rFonts w:hint="eastAsia"/>
          <w:bCs/>
        </w:rPr>
        <w:t>亦代表黃色驚嘆號</w:t>
      </w:r>
      <w:r w:rsidR="00362C41" w:rsidRPr="0072563A">
        <w:rPr>
          <w:rFonts w:hint="eastAsia"/>
          <w:bCs/>
        </w:rPr>
        <w:t>時</w:t>
      </w:r>
      <w:r w:rsidR="00424015" w:rsidRPr="0072563A">
        <w:rPr>
          <w:rFonts w:hint="eastAsia"/>
          <w:bCs/>
        </w:rPr>
        <w:t>，將難以</w:t>
      </w:r>
      <w:r w:rsidR="00323FE1" w:rsidRPr="0072563A">
        <w:rPr>
          <w:rFonts w:hint="eastAsia"/>
          <w:bCs/>
        </w:rPr>
        <w:t>依賴</w:t>
      </w:r>
      <w:r w:rsidR="00362C41" w:rsidRPr="0072563A">
        <w:rPr>
          <w:rFonts w:hint="eastAsia"/>
          <w:bCs/>
        </w:rPr>
        <w:t>現</w:t>
      </w:r>
      <w:r w:rsidR="00323FE1" w:rsidRPr="0072563A">
        <w:rPr>
          <w:rFonts w:hint="eastAsia"/>
          <w:bCs/>
        </w:rPr>
        <w:t>有系統的關鍵字檢索功能找尋</w:t>
      </w:r>
      <w:r w:rsidR="00424015" w:rsidRPr="0072563A">
        <w:rPr>
          <w:rFonts w:hint="eastAsia"/>
          <w:bCs/>
        </w:rPr>
        <w:t>到所有</w:t>
      </w:r>
      <w:r w:rsidR="00323FE1" w:rsidRPr="0072563A">
        <w:rPr>
          <w:rFonts w:hint="eastAsia"/>
          <w:bCs/>
        </w:rPr>
        <w:t>相關</w:t>
      </w:r>
      <w:r w:rsidR="00EA7DF0" w:rsidRPr="0072563A">
        <w:rPr>
          <w:rFonts w:hint="eastAsia"/>
          <w:bCs/>
        </w:rPr>
        <w:t>案例</w:t>
      </w:r>
      <w:r w:rsidR="00424015" w:rsidRPr="0072563A">
        <w:rPr>
          <w:rFonts w:hint="eastAsia"/>
          <w:bCs/>
        </w:rPr>
        <w:t>。</w:t>
      </w:r>
      <w:r w:rsidR="0074300E" w:rsidRPr="0074300E">
        <w:rPr>
          <w:rFonts w:hint="eastAsia"/>
          <w:bCs/>
        </w:rPr>
        <w:t>而</w:t>
      </w:r>
      <w:r>
        <w:rPr>
          <w:rFonts w:hint="eastAsia"/>
          <w:bCs/>
        </w:rPr>
        <w:t>若是過去從未發生過的案例，測試人員</w:t>
      </w:r>
      <w:r w:rsidR="00424015">
        <w:rPr>
          <w:rFonts w:hint="eastAsia"/>
          <w:bCs/>
        </w:rPr>
        <w:t>也</w:t>
      </w:r>
      <w:r>
        <w:rPr>
          <w:rFonts w:hint="eastAsia"/>
          <w:bCs/>
        </w:rPr>
        <w:t>僅能試圖從傳統的問題</w:t>
      </w:r>
      <w:r w:rsidR="00A5334A">
        <w:rPr>
          <w:rFonts w:hint="eastAsia"/>
          <w:bCs/>
        </w:rPr>
        <w:t>追蹤</w:t>
      </w:r>
      <w:r>
        <w:rPr>
          <w:rFonts w:hint="eastAsia"/>
          <w:bCs/>
        </w:rPr>
        <w:t>系統中做關鍵字搜尋，</w:t>
      </w:r>
      <w:r w:rsidR="00EA7DF0" w:rsidRPr="00EA7DF0">
        <w:rPr>
          <w:rFonts w:hint="eastAsia"/>
          <w:bCs/>
        </w:rPr>
        <w:t>且</w:t>
      </w:r>
      <w:r w:rsidR="00EA7DF0">
        <w:rPr>
          <w:rFonts w:hint="eastAsia"/>
          <w:bCs/>
        </w:rPr>
        <w:t>仍然需要仰賴測試人員專業的判斷，</w:t>
      </w:r>
      <w:r w:rsidRPr="00364A2A">
        <w:rPr>
          <w:rFonts w:hint="eastAsia"/>
          <w:bCs/>
        </w:rPr>
        <w:t>在面對海量</w:t>
      </w:r>
      <w:r>
        <w:rPr>
          <w:rFonts w:hint="eastAsia"/>
          <w:bCs/>
        </w:rPr>
        <w:t>的測試案例</w:t>
      </w:r>
      <w:r w:rsidRPr="00364A2A">
        <w:rPr>
          <w:rFonts w:hint="eastAsia"/>
          <w:bCs/>
        </w:rPr>
        <w:t>和複雜</w:t>
      </w:r>
      <w:r>
        <w:rPr>
          <w:rFonts w:hint="eastAsia"/>
          <w:bCs/>
        </w:rPr>
        <w:t>難解的</w:t>
      </w:r>
      <w:r w:rsidRPr="00364A2A">
        <w:rPr>
          <w:rFonts w:hint="eastAsia"/>
          <w:bCs/>
        </w:rPr>
        <w:t>問題時往往顯得力不從心</w:t>
      </w:r>
      <w:r>
        <w:rPr>
          <w:rFonts w:hint="eastAsia"/>
          <w:bCs/>
        </w:rPr>
        <w:t>。</w:t>
      </w:r>
    </w:p>
    <w:p w14:paraId="3E8E0D96" w14:textId="77777777" w:rsidR="00891EAC" w:rsidRDefault="00EA7DF0" w:rsidP="005B29F1">
      <w:pPr>
        <w:ind w:firstLine="480"/>
      </w:pPr>
      <w:r w:rsidRPr="0072563A">
        <w:rPr>
          <w:rFonts w:hint="eastAsia"/>
          <w:bCs/>
        </w:rPr>
        <w:t>雖然</w:t>
      </w:r>
      <w:r w:rsidR="00362C41" w:rsidRPr="0072563A">
        <w:rPr>
          <w:rFonts w:hint="eastAsia"/>
          <w:bCs/>
        </w:rPr>
        <w:t>現</w:t>
      </w:r>
      <w:r w:rsidRPr="0072563A">
        <w:rPr>
          <w:rFonts w:hint="eastAsia"/>
          <w:bCs/>
        </w:rPr>
        <w:t>有之問題追蹤系統可以透過關鍵字搜尋找尋到包含該關鍵字的案例，但仍需逐筆經過人工篩選與判斷來找尋出相關案例，</w:t>
      </w:r>
      <w:r w:rsidR="0074300E" w:rsidRPr="0072563A">
        <w:rPr>
          <w:rFonts w:hint="eastAsia"/>
          <w:bCs/>
        </w:rPr>
        <w:t>在面對不同測試人員</w:t>
      </w:r>
      <w:r w:rsidR="00BD0AC0" w:rsidRPr="0072563A">
        <w:rPr>
          <w:rFonts w:hint="eastAsia"/>
          <w:bCs/>
        </w:rPr>
        <w:t>對不同的名詞</w:t>
      </w:r>
      <w:r w:rsidR="0074300E" w:rsidRPr="0072563A">
        <w:rPr>
          <w:rFonts w:hint="eastAsia"/>
          <w:bCs/>
        </w:rPr>
        <w:t>的描述方式</w:t>
      </w:r>
      <w:r w:rsidR="00BD0AC0" w:rsidRPr="0072563A">
        <w:rPr>
          <w:rFonts w:hint="eastAsia"/>
          <w:bCs/>
        </w:rPr>
        <w:t>各不相同的情況</w:t>
      </w:r>
      <w:r w:rsidR="0074300E" w:rsidRPr="0072563A">
        <w:rPr>
          <w:rFonts w:hint="eastAsia"/>
          <w:bCs/>
        </w:rPr>
        <w:t>時</w:t>
      </w:r>
      <w:r w:rsidR="00BD0AC0" w:rsidRPr="0072563A">
        <w:rPr>
          <w:rFonts w:hint="eastAsia"/>
          <w:bCs/>
        </w:rPr>
        <w:t>，更需要有知識及經驗的累積才能夠透過</w:t>
      </w:r>
      <w:r w:rsidR="00362C41" w:rsidRPr="0072563A">
        <w:rPr>
          <w:rFonts w:hint="eastAsia"/>
          <w:bCs/>
        </w:rPr>
        <w:t>現有</w:t>
      </w:r>
      <w:r w:rsidR="00BD0AC0" w:rsidRPr="0072563A">
        <w:rPr>
          <w:rFonts w:hint="eastAsia"/>
          <w:bCs/>
        </w:rPr>
        <w:t>之問題追蹤系統找尋到相關案例。另外，</w:t>
      </w:r>
      <w:r w:rsidR="00362C41" w:rsidRPr="0072563A">
        <w:rPr>
          <w:rFonts w:hint="eastAsia"/>
          <w:bCs/>
        </w:rPr>
        <w:t>現有</w:t>
      </w:r>
      <w:r w:rsidR="00BD0AC0" w:rsidRPr="0072563A">
        <w:rPr>
          <w:rFonts w:hint="eastAsia"/>
          <w:bCs/>
        </w:rPr>
        <w:t>之</w:t>
      </w:r>
      <w:r w:rsidR="00E97248" w:rsidRPr="0072563A">
        <w:rPr>
          <w:rFonts w:hint="eastAsia"/>
          <w:bCs/>
        </w:rPr>
        <w:t>問題追蹤系統在</w:t>
      </w:r>
      <w:r w:rsidR="00BD0AC0" w:rsidRPr="0072563A">
        <w:rPr>
          <w:rFonts w:hint="eastAsia"/>
          <w:bCs/>
        </w:rPr>
        <w:t>透過關鍵字搜尋後會顯示出所有包含該關鍵字的案例，這些</w:t>
      </w:r>
      <w:r w:rsidR="00E97248" w:rsidRPr="0072563A">
        <w:rPr>
          <w:rFonts w:hint="eastAsia"/>
          <w:bCs/>
        </w:rPr>
        <w:t>大量案例</w:t>
      </w:r>
      <w:r w:rsidR="00BD0AC0" w:rsidRPr="0072563A">
        <w:rPr>
          <w:rFonts w:hint="eastAsia"/>
          <w:bCs/>
        </w:rPr>
        <w:t>會使測試人員在</w:t>
      </w:r>
      <w:r w:rsidR="00BD0AC0" w:rsidRPr="0072563A">
        <w:rPr>
          <w:rFonts w:hint="eastAsia"/>
          <w:bCs/>
        </w:rPr>
        <w:lastRenderedPageBreak/>
        <w:t>找尋解決方案時</w:t>
      </w:r>
      <w:r w:rsidR="00E97248" w:rsidRPr="0072563A">
        <w:rPr>
          <w:rFonts w:hint="eastAsia"/>
          <w:bCs/>
        </w:rPr>
        <w:t>效率低下，常</w:t>
      </w:r>
      <w:r w:rsidR="00E97248" w:rsidRPr="00364A2A">
        <w:rPr>
          <w:rFonts w:hint="eastAsia"/>
          <w:bCs/>
        </w:rPr>
        <w:t>常</w:t>
      </w:r>
      <w:r w:rsidR="00E97248">
        <w:rPr>
          <w:rFonts w:hint="eastAsia"/>
          <w:bCs/>
        </w:rPr>
        <w:t>耗費精力與時間</w:t>
      </w:r>
      <w:r w:rsidR="00891EAC">
        <w:rPr>
          <w:rFonts w:hint="eastAsia"/>
          <w:bCs/>
        </w:rPr>
        <w:t>過濾出相關的異常事件，並且需判斷真正可參考並且具有價值的描述</w:t>
      </w:r>
      <w:r w:rsidR="00E97248">
        <w:rPr>
          <w:rFonts w:hint="eastAsia"/>
          <w:bCs/>
        </w:rPr>
        <w:t>，</w:t>
      </w:r>
      <w:r w:rsidR="00891EAC">
        <w:rPr>
          <w:rFonts w:hint="eastAsia"/>
          <w:bCs/>
        </w:rPr>
        <w:t>以找出問題根本原因，</w:t>
      </w:r>
      <w:r w:rsidR="00E97248">
        <w:rPr>
          <w:rFonts w:hint="eastAsia"/>
          <w:bCs/>
        </w:rPr>
        <w:t>進而導致專案進度的延遲</w:t>
      </w:r>
      <w:r w:rsidR="00891EAC">
        <w:rPr>
          <w:rFonts w:hint="eastAsia"/>
          <w:bCs/>
        </w:rPr>
        <w:t>。</w:t>
      </w:r>
      <w:r w:rsidR="00E97248">
        <w:rPr>
          <w:rFonts w:hint="eastAsia"/>
          <w:bCs/>
        </w:rPr>
        <w:t>因此</w:t>
      </w:r>
      <w:r w:rsidR="00E97248" w:rsidRPr="00364A2A">
        <w:rPr>
          <w:rFonts w:hint="eastAsia"/>
          <w:bCs/>
        </w:rPr>
        <w:t>有效地管理和分析</w:t>
      </w:r>
      <w:r w:rsidR="00E97248">
        <w:rPr>
          <w:rFonts w:hint="eastAsia"/>
          <w:bCs/>
        </w:rPr>
        <w:t>異常事件之根本原因</w:t>
      </w:r>
      <w:r w:rsidR="00E97248" w:rsidRPr="00364A2A">
        <w:rPr>
          <w:rFonts w:hint="eastAsia"/>
          <w:bCs/>
        </w:rPr>
        <w:t>對於縮短產品</w:t>
      </w:r>
      <w:r w:rsidR="00E97248">
        <w:rPr>
          <w:rFonts w:hint="eastAsia"/>
          <w:bCs/>
        </w:rPr>
        <w:t>開發階段</w:t>
      </w:r>
      <w:r w:rsidR="00E97248" w:rsidRPr="00364A2A">
        <w:rPr>
          <w:rFonts w:hint="eastAsia"/>
          <w:bCs/>
        </w:rPr>
        <w:t>和提高</w:t>
      </w:r>
      <w:r w:rsidR="00E97248">
        <w:rPr>
          <w:rFonts w:hint="eastAsia"/>
          <w:bCs/>
        </w:rPr>
        <w:t>品質</w:t>
      </w:r>
      <w:r w:rsidR="00E97248" w:rsidRPr="00364A2A">
        <w:rPr>
          <w:rFonts w:hint="eastAsia"/>
          <w:bCs/>
        </w:rPr>
        <w:t>至關重要</w:t>
      </w:r>
      <w:bookmarkStart w:id="9" w:name="_Hlk152707250"/>
      <w:r w:rsidR="00891EAC">
        <w:rPr>
          <w:rFonts w:hint="eastAsia"/>
          <w:bCs/>
        </w:rPr>
        <w:t>，</w:t>
      </w:r>
      <w:r w:rsidR="00891EAC" w:rsidRPr="0072563A">
        <w:rPr>
          <w:rFonts w:hint="eastAsia"/>
        </w:rPr>
        <w:t>為此，需要透過人工智慧</w:t>
      </w:r>
      <w:r w:rsidR="00891EAC" w:rsidRPr="0072563A">
        <w:rPr>
          <w:rFonts w:hint="eastAsia"/>
        </w:rPr>
        <w:t>(A</w:t>
      </w:r>
      <w:r w:rsidR="00891EAC" w:rsidRPr="0072563A">
        <w:t xml:space="preserve">rtificial </w:t>
      </w:r>
      <w:r w:rsidR="00891EAC" w:rsidRPr="0072563A">
        <w:rPr>
          <w:rFonts w:hint="eastAsia"/>
        </w:rPr>
        <w:t>I</w:t>
      </w:r>
      <w:r w:rsidR="00891EAC" w:rsidRPr="0072563A">
        <w:t>ntelligence,</w:t>
      </w:r>
      <w:r w:rsidR="00891EAC" w:rsidRPr="0072563A">
        <w:rPr>
          <w:rFonts w:hint="eastAsia"/>
        </w:rPr>
        <w:t xml:space="preserve"> AI)</w:t>
      </w:r>
      <w:r w:rsidR="00891EAC" w:rsidRPr="0072563A">
        <w:rPr>
          <w:rFonts w:hint="eastAsia"/>
        </w:rPr>
        <w:t>技術，透過將問題追蹤系統存放之案例描述作為文本，分析過去的知識與經驗</w:t>
      </w:r>
      <w:r w:rsidR="00891EAC">
        <w:rPr>
          <w:rFonts w:hint="eastAsia"/>
        </w:rPr>
        <w:t>來</w:t>
      </w:r>
      <w:r w:rsidR="00891EAC" w:rsidRPr="0072563A">
        <w:rPr>
          <w:rFonts w:hint="eastAsia"/>
        </w:rPr>
        <w:t>協助生成出一個可能的根本原因與建議的解決方案，優化現有問題追蹤系統之檢索功能，進而達到組織內部的知識共享與傳承。</w:t>
      </w:r>
    </w:p>
    <w:p w14:paraId="6AAC02B0" w14:textId="09AD6EF2" w:rsidR="00891EAC" w:rsidRDefault="00891EAC" w:rsidP="005B29F1">
      <w:pPr>
        <w:ind w:firstLine="480"/>
      </w:pPr>
      <w:r>
        <w:rPr>
          <w:rFonts w:hint="eastAsia"/>
        </w:rPr>
        <w:t>近年來發展的</w:t>
      </w:r>
      <w:r w:rsidRPr="00025F4C">
        <w:rPr>
          <w:rFonts w:hint="eastAsia"/>
        </w:rPr>
        <w:t>大型語言模型是具有複雜架構和大量參數的人工</w:t>
      </w:r>
      <w:r>
        <w:rPr>
          <w:rFonts w:hint="eastAsia"/>
        </w:rPr>
        <w:t>智慧</w:t>
      </w:r>
      <w:r w:rsidRPr="00025F4C">
        <w:rPr>
          <w:rFonts w:hint="eastAsia"/>
        </w:rPr>
        <w:t>模型，</w:t>
      </w:r>
      <w:r w:rsidRPr="00EA7DF0">
        <w:rPr>
          <w:rFonts w:hint="eastAsia"/>
        </w:rPr>
        <w:t>例如生成式預訓練</w:t>
      </w:r>
      <w:r w:rsidRPr="00EA7DF0">
        <w:rPr>
          <w:rFonts w:hint="eastAsia"/>
        </w:rPr>
        <w:t xml:space="preserve"> (Generative Pre-trained Transformer</w:t>
      </w:r>
      <w:r w:rsidRPr="00EA7DF0">
        <w:t>, GPT</w:t>
      </w:r>
      <w:r w:rsidRPr="00EA7DF0">
        <w:rPr>
          <w:rFonts w:hint="eastAsia"/>
        </w:rPr>
        <w:t xml:space="preserve">) </w:t>
      </w:r>
      <w:r w:rsidRPr="00215026">
        <w:rPr>
          <w:rFonts w:hint="eastAsia"/>
          <w:color w:val="0070C0"/>
        </w:rPr>
        <w:t>Transformer (GPT-3)</w:t>
      </w:r>
      <w:r w:rsidR="00215026" w:rsidRPr="00215026">
        <w:rPr>
          <w:rFonts w:hint="eastAsia"/>
          <w:color w:val="0070C0"/>
        </w:rPr>
        <w:t>(</w:t>
      </w:r>
      <w:r w:rsidR="00215026" w:rsidRPr="00215026">
        <w:rPr>
          <w:rFonts w:hint="eastAsia"/>
          <w:color w:val="0070C0"/>
        </w:rPr>
        <w:t>這個只有</w:t>
      </w:r>
      <w:r w:rsidR="00215026" w:rsidRPr="00215026">
        <w:rPr>
          <w:rFonts w:hint="eastAsia"/>
          <w:color w:val="0070C0"/>
        </w:rPr>
        <w:t>trasnformer</w:t>
      </w:r>
      <w:r w:rsidR="00215026" w:rsidRPr="00215026">
        <w:rPr>
          <w:rFonts w:hint="eastAsia"/>
          <w:color w:val="0070C0"/>
        </w:rPr>
        <w:t>不對吧</w:t>
      </w:r>
      <w:r w:rsidR="00215026">
        <w:rPr>
          <w:rFonts w:hint="eastAsia"/>
          <w:color w:val="0070C0"/>
        </w:rPr>
        <w:t>,</w:t>
      </w:r>
      <w:r w:rsidR="00215026">
        <w:rPr>
          <w:rFonts w:hint="eastAsia"/>
          <w:color w:val="0070C0"/>
        </w:rPr>
        <w:t>應該可以刪除</w:t>
      </w:r>
      <w:r w:rsidR="00215026" w:rsidRPr="00215026">
        <w:rPr>
          <w:rFonts w:hint="eastAsia"/>
          <w:color w:val="0070C0"/>
        </w:rPr>
        <w:t>)</w:t>
      </w:r>
      <w:r w:rsidRPr="00EA7DF0">
        <w:fldChar w:fldCharType="begin"/>
      </w:r>
      <w:r w:rsidRPr="00EA7DF0">
        <w:instrText xml:space="preserve"> ADDIN ZOTERO_ITEM CSL_CITATION {"citationID":"ifgVnXeP","properties":{"formattedCitation":"(Floridi &amp; Chiriatti, 2020)","plainCitation":"(Floridi &amp; Chiriatti, 2020)","noteIndex":0},"citationItems":[{"id":56,"uris":["http://zotero.org/users/local/EM6uUZ6m/items/2XPJ7DP3"],"itemData":{"id":56,"type":"article-journal","abstract":"In this commentary, we discuss the nature of reversible and irreversible questions, that is, questions that may enable one to identify the nature of the source of their answers. We then introduce GPT-3, a third-generation, autoregressive language model that uses deep learning to produce human-like texts, and use the previous distinction to analyse it. We expand the analysis to present three tests based on mathematical, semantic (that is, the Turing Test), and ethical questions and show that GPT-3 is not designed to pass any of them. This is a reminder that GPT-3 does not do what it is not supposed to do, and that any interpretation of GPT-3 as the beginning of the emergence of a general form of artificial intelligence is merely uninformed science fiction. We conclude by outlining some of the significant consequences of the industrialisation of automatic and cheap production of good, semantic artefacts.","container-title":"Minds and Machines","DOI":"10.1007/s11023-020-09548-1","ISSN":"1572-8641","issue":"4","journalAbbreviation":"Minds &amp; Machines","language":"en","page":"681-694","source":"Springer Link","title":"GPT-3: Its Nature, Scope, Limits, and Consequences","title-short":"GPT-3","volume":"30","author":[{"family":"Floridi","given":"Luciano"},{"family":"Chiriatti","given":"Massimo"}],"issued":{"date-parts":[["2020",12,1]]}}}],"schema":"https://github.com/citation-style-language/schema/raw/master/csl-citation.json"} </w:instrText>
      </w:r>
      <w:r w:rsidRPr="00EA7DF0">
        <w:fldChar w:fldCharType="separate"/>
      </w:r>
      <w:r w:rsidRPr="00EA7DF0">
        <w:rPr>
          <w:rFonts w:cs="Times New Roman"/>
        </w:rPr>
        <w:t>(Floridi &amp; Chiriatti, 2020)</w:t>
      </w:r>
      <w:r w:rsidRPr="00EA7DF0">
        <w:fldChar w:fldCharType="end"/>
      </w:r>
      <w:r w:rsidRPr="00EA7DF0">
        <w:rPr>
          <w:rFonts w:hint="eastAsia"/>
        </w:rPr>
        <w:t>，在自然語言處理</w:t>
      </w:r>
      <w:r w:rsidRPr="00EA7DF0">
        <w:rPr>
          <w:rFonts w:hint="eastAsia"/>
        </w:rPr>
        <w:t>(</w:t>
      </w:r>
      <w:r w:rsidRPr="00EA7DF0">
        <w:t xml:space="preserve">Natural Language Processing, </w:t>
      </w:r>
      <w:r w:rsidRPr="00EA7DF0">
        <w:rPr>
          <w:rFonts w:hint="eastAsia"/>
        </w:rPr>
        <w:t>NLP)</w:t>
      </w:r>
      <w:r w:rsidRPr="00EA7DF0">
        <w:rPr>
          <w:rFonts w:hint="eastAsia"/>
        </w:rPr>
        <w:t>領域取得了顯著的進展。這些模型經過大量文字資料的訓練，</w:t>
      </w:r>
      <w:r w:rsidRPr="0068483F">
        <w:rPr>
          <w:rFonts w:hint="eastAsia"/>
        </w:rPr>
        <w:t>改變以往資訊檢索的模式，不再僅回傳基於相關性的排名列表，而是對資訊進行深入理解和推理，直接產生對使用者有價值的解釋或結果</w:t>
      </w:r>
      <w:r w:rsidRPr="0068483F">
        <w:fldChar w:fldCharType="begin"/>
      </w:r>
      <w:r w:rsidRPr="0068483F">
        <w:instrText xml:space="preserve"> ADDIN ZOTERO_ITEM CSL_CITATION {"citationID":"7AF73WMB","properties":{"formattedCitation":"(Ai et al., 2023)","plainCitation":"(Ai et al., 2023)","noteIndex":0},"citationItems":[{"id":71,"uris":["http://zotero.org/users/local/EM6uUZ6m/items/RKHUIZEI"],"itemData":{"id":71,"type":"article-journal","abstract":"The research field of Information Retrieval (IR) has evolved significantly, expanding beyond traditional search to meet diverse user information needs. Recently, Large Language Models (LLMs) have demonstrated exceptional capabilities in text understanding, generation, and knowledge inference, opening up exciting avenues for IR research. LLMs not only facilitate generative retrieval but also offer improved solutions for user understanding, model evaluation, and user-system interactions. More importantly, the synergistic relationship among IR models, LLMs, and humans forms a new technical paradigm that is more powerful for information seeking. IR models provide real-time and relevant information, LLMs contribute internal knowledge, and humans play a central role of demanders and evaluators to the reliability of information services. Nevertheless, significant challenges exist, including computational costs, credibility concerns, domain-specific limitations, and ethical considerations. To thoroughly discuss the transformative impact of LLMs on IR research, the Chinese IR community conducted a strategic workshop in April 2023, yielding valuable insights. This paper provides a summary of the workshop’s outcomes, including the rethinking of IR’s core values, the mutual enhancement of LLMs and IR, the proposal of a novel IR technical paradigm, and open challenges.","container-title":"AI Open","DOI":"10.1016/j.aiopen.2023.08.001","ISSN":"26666510","journalAbbreviation":"AI Open","language":"en","page":"80-90","source":"DOI.org (Crossref)","title":"Information Retrieval meets Large Language Models: A strategic report from Chinese IR community","title-short":"Information Retrieval meets Large Language Models","volume":"4","author":[{"family":"Ai","given":"Qingyao"},{"family":"Bai","given":"Ting"},{"family":"Cao","given":"Zhao"},{"family":"Chang","given":"Yi"},{"family":"Chen","given":"Jiawei"},{"family":"Chen","given":"Zhumin"},{"family":"Cheng","given":"Zhiyong"},{"family":"Dong","given":"Shoubin"},{"family":"Dou","given":"Zhicheng"},{"family":"Feng","given":"Fuli"},{"family":"Gao","given":"Shen"},{"family":"Guo","given":"Jiafeng"},{"family":"He","given":"Xiangnan"},{"family":"Lan","given":"Yanyan"},{"family":"Li","given":"Chenliang"},{"family":"Liu","given":"Yiqun"},{"family":"Lyu","given":"Ziyu"},{"family":"Ma","given":"Weizhi"},{"family":"Ma","given":"Jun"},{"family":"Ren","given":"Zhaochun"},{"family":"Ren","given":"Pengjie"},{"family":"Wang","given":"Zhiqiang"},{"family":"Wang","given":"Mingwen"},{"family":"Wen","given":"Ji-Rong"},{"family":"Wu","given":"Le"},{"family":"Xin","given":"Xin"},{"family":"Xu","given":"Jun"},{"family":"Yin","given":"Dawei"},{"family":"Zhang","given":"Peng"},{"family":"Zhang","given":"Fan"},{"family":"Zhang","given":"Weinan"},{"family":"Zhang","given":"Min"},{"family":"Zhu","given":"Xiaofei"}],"issued":{"date-parts":[["2023"]]}}}],"schema":"https://github.com/citation-style-language/schema/raw/master/csl-citation.json"} </w:instrText>
      </w:r>
      <w:r w:rsidRPr="0068483F">
        <w:fldChar w:fldCharType="separate"/>
      </w:r>
      <w:r w:rsidRPr="0068483F">
        <w:rPr>
          <w:rFonts w:cs="Times New Roman"/>
        </w:rPr>
        <w:t>(Ai et al., 2023)</w:t>
      </w:r>
      <w:r w:rsidRPr="0068483F">
        <w:fldChar w:fldCharType="end"/>
      </w:r>
      <w:r>
        <w:rPr>
          <w:rFonts w:hint="eastAsia"/>
        </w:rPr>
        <w:t>，</w:t>
      </w:r>
      <w:r w:rsidRPr="0068483F">
        <w:rPr>
          <w:rFonts w:hint="eastAsia"/>
        </w:rPr>
        <w:t>具備接受和處理人類輸入複雜的句子的能力，</w:t>
      </w:r>
      <w:r>
        <w:rPr>
          <w:rFonts w:hint="eastAsia"/>
        </w:rPr>
        <w:t>並且</w:t>
      </w:r>
      <w:r w:rsidRPr="00EA7DF0">
        <w:rPr>
          <w:rFonts w:hint="eastAsia"/>
        </w:rPr>
        <w:t>以類似人類的方式生成文字、回答問題，</w:t>
      </w:r>
      <w:r>
        <w:rPr>
          <w:rFonts w:hint="eastAsia"/>
        </w:rPr>
        <w:t>進行知識推理，</w:t>
      </w:r>
      <w:r w:rsidRPr="00EA7DF0">
        <w:rPr>
          <w:rFonts w:hint="eastAsia"/>
        </w:rPr>
        <w:t>完成各種與語言相關的任務</w:t>
      </w:r>
      <w:r>
        <w:rPr>
          <w:rFonts w:hint="eastAsia"/>
        </w:rPr>
        <w:t>。</w:t>
      </w:r>
      <w:r w:rsidRPr="004B0BC0">
        <w:rPr>
          <w:rFonts w:hint="eastAsia"/>
          <w:color w:val="FF0000"/>
        </w:rPr>
        <w:t>這種</w:t>
      </w:r>
      <w:r w:rsidRPr="004B0BC0">
        <w:rPr>
          <w:rFonts w:hint="eastAsia"/>
          <w:color w:val="FF0000"/>
        </w:rPr>
        <w:t>AI</w:t>
      </w:r>
      <w:r w:rsidRPr="004B0BC0">
        <w:rPr>
          <w:rFonts w:hint="eastAsia"/>
          <w:color w:val="FF0000"/>
        </w:rPr>
        <w:t>技術展現了驚人的創造力，不僅僅是挖掘出過去已知的資訊，而是能夠深入地去分析數據，發掘新的模式和關聯，</w:t>
      </w:r>
      <w:r>
        <w:rPr>
          <w:rFonts w:hint="eastAsia"/>
          <w:color w:val="FF0000"/>
        </w:rPr>
        <w:t>提出精煉過後的摘要或結論。對於本個案的測試人員來說，則可</w:t>
      </w:r>
      <w:r w:rsidRPr="004B0BC0">
        <w:rPr>
          <w:rFonts w:hint="eastAsia"/>
          <w:color w:val="FF0000"/>
        </w:rPr>
        <w:t>以提供測試人員們過去未知或未注意到的觀點或思路，從而更有效地識別和解決測試過程中出現的異常事件，快速精確地找到問題的根本原因。</w:t>
      </w:r>
      <w:r w:rsidRPr="00FF18C9">
        <w:rPr>
          <w:rFonts w:hint="eastAsia"/>
          <w:color w:val="0070C0"/>
        </w:rPr>
        <w:t>(</w:t>
      </w:r>
      <w:r>
        <w:rPr>
          <w:rFonts w:hint="eastAsia"/>
          <w:color w:val="0070C0"/>
        </w:rPr>
        <w:t>再加上能</w:t>
      </w:r>
      <w:r w:rsidR="00215026">
        <w:rPr>
          <w:rFonts w:hint="eastAsia"/>
          <w:color w:val="0070C0"/>
        </w:rPr>
        <w:t>一定程度理解某領域專業知識</w:t>
      </w:r>
      <w:r w:rsidRPr="00FF18C9">
        <w:rPr>
          <w:rFonts w:hint="eastAsia"/>
          <w:color w:val="0070C0"/>
        </w:rPr>
        <w:t>)</w:t>
      </w:r>
      <w:r w:rsidRPr="00EA7DF0">
        <w:rPr>
          <w:rFonts w:hint="eastAsia"/>
        </w:rPr>
        <w:t>。</w:t>
      </w:r>
    </w:p>
    <w:p w14:paraId="63F019EA" w14:textId="4CD79ABA" w:rsidR="00891EAC" w:rsidRPr="00025F4C" w:rsidRDefault="00891EAC" w:rsidP="005B29F1">
      <w:pPr>
        <w:ind w:firstLine="480"/>
      </w:pPr>
      <w:r>
        <w:rPr>
          <w:rFonts w:hint="eastAsia"/>
        </w:rPr>
        <w:t>而</w:t>
      </w:r>
      <w:r>
        <w:rPr>
          <w:rFonts w:hint="eastAsia"/>
        </w:rPr>
        <w:t>O</w:t>
      </w:r>
      <w:r w:rsidRPr="00025F4C">
        <w:rPr>
          <w:rFonts w:hint="eastAsia"/>
        </w:rPr>
        <w:t>penAI</w:t>
      </w:r>
      <w:r w:rsidRPr="00025F4C">
        <w:rPr>
          <w:rFonts w:hint="eastAsia"/>
        </w:rPr>
        <w:t>在</w:t>
      </w:r>
      <w:r w:rsidRPr="00025F4C">
        <w:rPr>
          <w:rFonts w:hint="eastAsia"/>
        </w:rPr>
        <w:t>2022</w:t>
      </w:r>
      <w:r w:rsidRPr="00025F4C">
        <w:rPr>
          <w:rFonts w:hint="eastAsia"/>
        </w:rPr>
        <w:t>年底推出的開放後，</w:t>
      </w:r>
      <w:r>
        <w:rPr>
          <w:rFonts w:hint="eastAsia"/>
        </w:rPr>
        <w:t>C</w:t>
      </w:r>
      <w:r>
        <w:t>hatGPT</w:t>
      </w:r>
      <w:r w:rsidRPr="00025F4C">
        <w:rPr>
          <w:rFonts w:hint="eastAsia"/>
        </w:rPr>
        <w:t>迅速成為有史以來增長最快的應用程式</w:t>
      </w:r>
      <w:r>
        <w:rPr>
          <w:rFonts w:hint="eastAsia"/>
        </w:rPr>
        <w:t>，而</w:t>
      </w:r>
      <w:r w:rsidRPr="00025F4C">
        <w:rPr>
          <w:rFonts w:hint="eastAsia"/>
        </w:rPr>
        <w:t>其他公司也</w:t>
      </w:r>
      <w:r>
        <w:rPr>
          <w:rFonts w:hint="eastAsia"/>
        </w:rPr>
        <w:t>紛紛</w:t>
      </w:r>
      <w:r w:rsidRPr="00025F4C">
        <w:rPr>
          <w:rFonts w:hint="eastAsia"/>
        </w:rPr>
        <w:t>提供了自己</w:t>
      </w:r>
      <w:r>
        <w:rPr>
          <w:rFonts w:hint="eastAsia"/>
        </w:rPr>
        <w:t>所開發</w:t>
      </w:r>
      <w:r w:rsidRPr="00025F4C">
        <w:rPr>
          <w:rFonts w:hint="eastAsia"/>
        </w:rPr>
        <w:t>的</w:t>
      </w:r>
      <w:r w:rsidRPr="00025F4C">
        <w:rPr>
          <w:rFonts w:hint="eastAsia"/>
        </w:rPr>
        <w:t>LLM</w:t>
      </w:r>
      <w:r w:rsidRPr="00025F4C">
        <w:rPr>
          <w:rFonts w:hint="eastAsia"/>
        </w:rPr>
        <w:t>應用</w:t>
      </w:r>
      <w:r>
        <w:rPr>
          <w:rFonts w:hint="eastAsia"/>
        </w:rPr>
        <w:t>程式</w:t>
      </w:r>
      <w:r>
        <w:fldChar w:fldCharType="begin"/>
      </w:r>
      <w:r>
        <w:instrText xml:space="preserve"> ADDIN ZOTERO_ITEM CSL_CITATION {"citationID":"RtVQlHTL","properties":{"formattedCitation":"(Rillig et al., 2023)","plainCitation":"(Rillig et al., 2023)","noteIndex":0},"citationItems":[{"id":48,"uris":["http://zotero.org/users/local/EM6uUZ6m/items/2SFVR8J9"],"itemData":{"id":48,"type":"article-journal","container-title":"Environmental Science &amp; Technology","DOI":"10.1021/acs.est.3c01106","ISSN":"0013-936X","issue":"9","journalAbbreviation":"Environ. Sci. Technol.","note":"publisher: American Chemical Society","page":"3464-3466","source":"ACS Publications","title":"Risks and Benefits of Large Language Models for the Environment","volume":"57","author":[{"family":"Rillig","given":"Matthias C."},{"family":"Ågerstrand","given":"Marlene"},{"family":"Bi","given":"Mohan"},{"family":"Gould","given":"Kenneth A."},{"family":"Sauerland","given":"Uli"}],"issued":{"date-parts":[["2023",3,7]]}}}],"schema":"https://github.com/citation-style-language/schema/raw/master/csl-citation.json"} </w:instrText>
      </w:r>
      <w:r>
        <w:fldChar w:fldCharType="separate"/>
      </w:r>
      <w:r w:rsidRPr="00AD5042">
        <w:rPr>
          <w:rFonts w:cs="Times New Roman"/>
        </w:rPr>
        <w:t>(Rillig et al., 2023)</w:t>
      </w:r>
      <w:r>
        <w:fldChar w:fldCharType="end"/>
      </w:r>
      <w:r>
        <w:rPr>
          <w:rFonts w:hint="eastAsia"/>
        </w:rPr>
        <w:t>。因此，大型語言模型儼然已成為當前趨勢之一</w:t>
      </w:r>
      <w:r w:rsidR="00215026" w:rsidRPr="00215026">
        <w:rPr>
          <w:rFonts w:hint="eastAsia"/>
          <w:color w:val="0070C0"/>
        </w:rPr>
        <w:t>(</w:t>
      </w:r>
      <w:r w:rsidR="00215026" w:rsidRPr="00215026">
        <w:rPr>
          <w:rFonts w:hint="eastAsia"/>
          <w:color w:val="0070C0"/>
        </w:rPr>
        <w:t>前面這段再讀一下</w:t>
      </w:r>
      <w:r w:rsidR="00215026" w:rsidRPr="00215026">
        <w:rPr>
          <w:rFonts w:hint="eastAsia"/>
          <w:color w:val="0070C0"/>
        </w:rPr>
        <w:t>,</w:t>
      </w:r>
      <w:r w:rsidR="00215026" w:rsidRPr="00215026">
        <w:rPr>
          <w:rFonts w:hint="eastAsia"/>
          <w:color w:val="0070C0"/>
        </w:rPr>
        <w:t>感覺原因結果不是很連貫</w:t>
      </w:r>
      <w:r w:rsidR="00215026" w:rsidRPr="00215026">
        <w:rPr>
          <w:rFonts w:hint="eastAsia"/>
          <w:color w:val="0070C0"/>
        </w:rPr>
        <w:t>)</w:t>
      </w:r>
      <w:r>
        <w:rPr>
          <w:rFonts w:hint="eastAsia"/>
        </w:rPr>
        <w:t>，本研究將專注於產品製造開發階段中發生之異常問題，嘗試使用大型語言模型</w:t>
      </w:r>
      <w:r>
        <w:rPr>
          <w:rFonts w:hint="eastAsia"/>
        </w:rPr>
        <w:t>Llama2</w:t>
      </w:r>
      <w:r>
        <w:rPr>
          <w:rFonts w:hint="eastAsia"/>
        </w:rPr>
        <w:t>，透過過去類似的異常</w:t>
      </w:r>
      <w:r>
        <w:rPr>
          <w:rFonts w:hint="eastAsia"/>
          <w:bCs/>
        </w:rPr>
        <w:t>事件</w:t>
      </w:r>
      <w:r>
        <w:rPr>
          <w:rFonts w:hint="eastAsia"/>
        </w:rPr>
        <w:t>來建置一個預測根本</w:t>
      </w:r>
      <w:r>
        <w:rPr>
          <w:rFonts w:hint="eastAsia"/>
        </w:rPr>
        <w:lastRenderedPageBreak/>
        <w:t>原因的系統，提供測試人員建議的解決方案。</w:t>
      </w:r>
    </w:p>
    <w:p w14:paraId="66BEB27A" w14:textId="0D1F0924" w:rsidR="00E97248" w:rsidRPr="0072563A" w:rsidRDefault="00891EAC" w:rsidP="00E97248">
      <w:pPr>
        <w:ind w:firstLine="480"/>
        <w:rPr>
          <w:bCs/>
        </w:rPr>
      </w:pPr>
      <w:r w:rsidRPr="0072563A">
        <w:rPr>
          <w:rFonts w:hint="eastAsia"/>
        </w:rPr>
        <w:t>綜上所述，本研究之動機條列如下：</w:t>
      </w:r>
      <w:bookmarkEnd w:id="9"/>
    </w:p>
    <w:p w14:paraId="3CD1F333" w14:textId="5F98C941" w:rsidR="00E97248" w:rsidRPr="00282328" w:rsidRDefault="00E97248" w:rsidP="00E97248">
      <w:pPr>
        <w:pStyle w:val="a3"/>
        <w:numPr>
          <w:ilvl w:val="0"/>
          <w:numId w:val="5"/>
        </w:numPr>
        <w:ind w:leftChars="0"/>
      </w:pPr>
      <w:r w:rsidRPr="00282328">
        <w:rPr>
          <w:rFonts w:hint="eastAsia"/>
        </w:rPr>
        <w:t>改善</w:t>
      </w:r>
      <w:r w:rsidR="00362C41" w:rsidRPr="00282328">
        <w:rPr>
          <w:rFonts w:hint="eastAsia"/>
        </w:rPr>
        <w:t>現</w:t>
      </w:r>
      <w:r w:rsidRPr="00282328">
        <w:rPr>
          <w:rFonts w:hint="eastAsia"/>
        </w:rPr>
        <w:t>有問題追蹤系統之檢索功能</w:t>
      </w:r>
      <w:r w:rsidR="00A50D62" w:rsidRPr="00282328">
        <w:rPr>
          <w:rFonts w:hint="eastAsia"/>
        </w:rPr>
        <w:t>，</w:t>
      </w:r>
      <w:r w:rsidR="00386779">
        <w:rPr>
          <w:rFonts w:hint="eastAsia"/>
        </w:rPr>
        <w:t>來</w:t>
      </w:r>
      <w:r w:rsidR="008D665D" w:rsidRPr="00282328">
        <w:rPr>
          <w:rFonts w:hint="eastAsia"/>
        </w:rPr>
        <w:t>解決關鍵字檢索的侷限性與使用者不一致的描述方式</w:t>
      </w:r>
      <w:r w:rsidR="00282328" w:rsidRPr="00282328">
        <w:rPr>
          <w:rFonts w:hint="eastAsia"/>
        </w:rPr>
        <w:t>，以及</w:t>
      </w:r>
      <w:r w:rsidR="00282328">
        <w:rPr>
          <w:rFonts w:hint="eastAsia"/>
        </w:rPr>
        <w:t>需人工逐筆過濾</w:t>
      </w:r>
      <w:r w:rsidR="00282328" w:rsidRPr="00282328">
        <w:rPr>
          <w:rFonts w:hint="eastAsia"/>
        </w:rPr>
        <w:t>眾多查詢結果的問題</w:t>
      </w:r>
      <w:r w:rsidR="008D665D" w:rsidRPr="00282328">
        <w:rPr>
          <w:rFonts w:hint="eastAsia"/>
        </w:rPr>
        <w:t>，</w:t>
      </w:r>
      <w:r w:rsidR="00A50D62" w:rsidRPr="00282328">
        <w:rPr>
          <w:rFonts w:hint="eastAsia"/>
        </w:rPr>
        <w:t>從而大幅提升問題解決的時間與效率</w:t>
      </w:r>
      <w:r w:rsidRPr="00282328">
        <w:rPr>
          <w:rFonts w:hint="eastAsia"/>
        </w:rPr>
        <w:t>。</w:t>
      </w:r>
    </w:p>
    <w:p w14:paraId="5D6BAF30" w14:textId="1A9576D0" w:rsidR="00E97248" w:rsidRDefault="003321AD" w:rsidP="003321AD">
      <w:pPr>
        <w:pStyle w:val="a3"/>
        <w:numPr>
          <w:ilvl w:val="0"/>
          <w:numId w:val="5"/>
        </w:numPr>
        <w:ind w:leftChars="0"/>
      </w:pPr>
      <w:r w:rsidRPr="0072563A">
        <w:rPr>
          <w:rFonts w:hint="eastAsia"/>
        </w:rPr>
        <w:t>結合過去積累的大量案例作為資料集，透過該問答系統對文本進行分析，讓測試人員更</w:t>
      </w:r>
      <w:r w:rsidR="00A50D62" w:rsidRPr="0072563A">
        <w:rPr>
          <w:rFonts w:hint="eastAsia"/>
        </w:rPr>
        <w:t>容易</w:t>
      </w:r>
      <w:r w:rsidRPr="0072563A">
        <w:rPr>
          <w:rFonts w:hint="eastAsia"/>
        </w:rPr>
        <w:t>使用</w:t>
      </w:r>
      <w:r w:rsidR="00A50D62" w:rsidRPr="0072563A">
        <w:rPr>
          <w:rFonts w:hint="eastAsia"/>
        </w:rPr>
        <w:t>和檢索</w:t>
      </w:r>
      <w:r w:rsidRPr="0072563A">
        <w:rPr>
          <w:rFonts w:hint="eastAsia"/>
        </w:rPr>
        <w:t>得到答案</w:t>
      </w:r>
      <w:r w:rsidR="00A50D62" w:rsidRPr="0072563A">
        <w:rPr>
          <w:rFonts w:hint="eastAsia"/>
        </w:rPr>
        <w:t>，</w:t>
      </w:r>
      <w:r w:rsidRPr="0072563A">
        <w:rPr>
          <w:rFonts w:hint="eastAsia"/>
        </w:rPr>
        <w:t>從而促進組織內部的知識共享與傳承</w:t>
      </w:r>
      <w:r w:rsidR="00E97248" w:rsidRPr="0072563A">
        <w:rPr>
          <w:rFonts w:hint="eastAsia"/>
        </w:rPr>
        <w:t>。</w:t>
      </w:r>
    </w:p>
    <w:p w14:paraId="72FBD324" w14:textId="3A899302" w:rsidR="00215026" w:rsidRPr="00215026" w:rsidRDefault="00215026" w:rsidP="003321AD">
      <w:pPr>
        <w:pStyle w:val="a3"/>
        <w:numPr>
          <w:ilvl w:val="0"/>
          <w:numId w:val="5"/>
        </w:numPr>
        <w:ind w:leftChars="0"/>
        <w:rPr>
          <w:color w:val="0070C0"/>
        </w:rPr>
      </w:pPr>
      <w:r w:rsidRPr="00215026">
        <w:rPr>
          <w:rFonts w:hint="eastAsia"/>
          <w:color w:val="0070C0"/>
        </w:rPr>
        <w:t>有沒有什麼過去研究沒做到的</w:t>
      </w:r>
      <w:r w:rsidRPr="00215026">
        <w:rPr>
          <w:rFonts w:hint="eastAsia"/>
          <w:color w:val="0070C0"/>
        </w:rPr>
        <w:t xml:space="preserve">, </w:t>
      </w:r>
      <w:r w:rsidRPr="00215026">
        <w:rPr>
          <w:rFonts w:hint="eastAsia"/>
          <w:color w:val="0070C0"/>
        </w:rPr>
        <w:t>你這次研究的亮點</w:t>
      </w:r>
    </w:p>
    <w:p w14:paraId="7E0BB322" w14:textId="77777777" w:rsidR="007310DC" w:rsidRPr="003321AD" w:rsidRDefault="007310DC" w:rsidP="007310DC">
      <w:pPr>
        <w:pStyle w:val="a3"/>
        <w:ind w:leftChars="0" w:left="840"/>
        <w:rPr>
          <w:color w:val="FF0000"/>
        </w:rPr>
      </w:pPr>
    </w:p>
    <w:p w14:paraId="05F31FCA" w14:textId="14D13034" w:rsidR="006024F2" w:rsidRDefault="00FD0A2E" w:rsidP="00502021">
      <w:pPr>
        <w:pStyle w:val="2"/>
      </w:pPr>
      <w:bookmarkStart w:id="10" w:name="_Toc152607289"/>
      <w:r>
        <w:t>1.</w:t>
      </w:r>
      <w:r w:rsidR="006024F2" w:rsidRPr="006024F2">
        <w:t>3</w:t>
      </w:r>
      <w:r w:rsidR="006024F2" w:rsidRPr="006024F2">
        <w:rPr>
          <w:rFonts w:hint="eastAsia"/>
        </w:rPr>
        <w:t>研究目的</w:t>
      </w:r>
      <w:bookmarkEnd w:id="10"/>
      <w:r w:rsidR="00BF1832">
        <w:rPr>
          <w:rFonts w:hint="eastAsia"/>
        </w:rPr>
        <w:t xml:space="preserve"> </w:t>
      </w:r>
    </w:p>
    <w:p w14:paraId="691EE0E0" w14:textId="42997C97" w:rsidR="0025257E" w:rsidRPr="0072563A" w:rsidRDefault="009B006A" w:rsidP="009B006A">
      <w:r>
        <w:tab/>
      </w:r>
      <w:r w:rsidR="00AF3692" w:rsidRPr="00215026">
        <w:rPr>
          <w:rFonts w:hint="eastAsia"/>
          <w:color w:val="000000" w:themeColor="text1"/>
        </w:rPr>
        <w:t>個案公司之</w:t>
      </w:r>
      <w:r w:rsidR="00A738E6" w:rsidRPr="00215026">
        <w:rPr>
          <w:rFonts w:hint="eastAsia"/>
          <w:color w:val="000000" w:themeColor="text1"/>
        </w:rPr>
        <w:t>問題追蹤</w:t>
      </w:r>
      <w:r w:rsidR="008A6194" w:rsidRPr="00215026">
        <w:rPr>
          <w:rFonts w:hint="eastAsia"/>
          <w:color w:val="000000" w:themeColor="text1"/>
        </w:rPr>
        <w:t>系統</w:t>
      </w:r>
      <w:r w:rsidR="00A738E6" w:rsidRPr="00215026">
        <w:rPr>
          <w:rFonts w:hint="eastAsia"/>
          <w:color w:val="000000" w:themeColor="text1"/>
        </w:rPr>
        <w:t>主要是紀錄產品在生產階段所有測試驗證的問題，</w:t>
      </w:r>
      <w:r w:rsidR="0025257E" w:rsidRPr="00215026">
        <w:rPr>
          <w:rFonts w:hint="eastAsia"/>
          <w:color w:val="000000" w:themeColor="text1"/>
        </w:rPr>
        <w:t>協助測試人員追蹤問題狀</w:t>
      </w:r>
      <w:r w:rsidR="0025257E">
        <w:rPr>
          <w:rFonts w:hint="eastAsia"/>
        </w:rPr>
        <w:t>態，透過其專業的知識與經驗，來釐清</w:t>
      </w:r>
      <w:r w:rsidR="00F702D2">
        <w:rPr>
          <w:rFonts w:hint="eastAsia"/>
        </w:rPr>
        <w:t>問題之</w:t>
      </w:r>
      <w:r w:rsidR="0025257E">
        <w:rPr>
          <w:rFonts w:hint="eastAsia"/>
        </w:rPr>
        <w:t>根本原因並更新至系統上，藉此</w:t>
      </w:r>
      <w:r w:rsidR="00A738E6">
        <w:rPr>
          <w:rFonts w:hint="eastAsia"/>
        </w:rPr>
        <w:t>確保每一個異常事件都有</w:t>
      </w:r>
      <w:r w:rsidR="0025257E">
        <w:rPr>
          <w:rFonts w:hint="eastAsia"/>
        </w:rPr>
        <w:t>準確地</w:t>
      </w:r>
      <w:r w:rsidR="009C1A71">
        <w:rPr>
          <w:rFonts w:hint="eastAsia"/>
        </w:rPr>
        <w:t>被</w:t>
      </w:r>
      <w:r w:rsidR="0025257E">
        <w:rPr>
          <w:rFonts w:hint="eastAsia"/>
        </w:rPr>
        <w:t>解決。因此，本研究希望透過大型語言模型，來設計一個</w:t>
      </w:r>
      <w:r w:rsidR="00F702D2">
        <w:rPr>
          <w:rFonts w:hint="eastAsia"/>
        </w:rPr>
        <w:t>根本原因分析預測系統，</w:t>
      </w:r>
      <w:r w:rsidR="00CB16CE">
        <w:rPr>
          <w:rFonts w:hint="eastAsia"/>
        </w:rPr>
        <w:t>能夠透過分析過去之異常事件，找出過去類似事件之根本原因，並以自然語言的方式回應使用者的提問</w:t>
      </w:r>
      <w:r w:rsidR="00F702D2">
        <w:rPr>
          <w:rFonts w:hint="eastAsia"/>
        </w:rPr>
        <w:t>，</w:t>
      </w:r>
      <w:r w:rsidR="00D343F6">
        <w:rPr>
          <w:rFonts w:hint="eastAsia"/>
        </w:rPr>
        <w:t>提供一個建議的解決方案，</w:t>
      </w:r>
      <w:r w:rsidR="00F702D2">
        <w:rPr>
          <w:rFonts w:hint="eastAsia"/>
        </w:rPr>
        <w:t>改善測試人員在找尋相關案例時，僅能透過</w:t>
      </w:r>
      <w:r w:rsidR="00362C41">
        <w:rPr>
          <w:rFonts w:hint="eastAsia"/>
        </w:rPr>
        <w:t>現有</w:t>
      </w:r>
      <w:r w:rsidR="00F702D2">
        <w:rPr>
          <w:rFonts w:hint="eastAsia"/>
        </w:rPr>
        <w:t>之問題追蹤系統執行關鍵字搜尋的不便性</w:t>
      </w:r>
      <w:r w:rsidR="002C7448">
        <w:rPr>
          <w:rFonts w:hint="eastAsia"/>
        </w:rPr>
        <w:t>，</w:t>
      </w:r>
      <w:r w:rsidR="002C7448" w:rsidRPr="0072563A">
        <w:rPr>
          <w:rFonts w:hint="eastAsia"/>
        </w:rPr>
        <w:t>以及</w:t>
      </w:r>
      <w:r w:rsidR="00D343F6" w:rsidRPr="0072563A">
        <w:rPr>
          <w:rFonts w:hint="eastAsia"/>
        </w:rPr>
        <w:t>讓</w:t>
      </w:r>
      <w:r w:rsidR="00362C41" w:rsidRPr="0072563A">
        <w:rPr>
          <w:rFonts w:hint="eastAsia"/>
        </w:rPr>
        <w:t>這些測試的</w:t>
      </w:r>
      <w:r w:rsidR="00E43111" w:rsidRPr="0072563A">
        <w:rPr>
          <w:rFonts w:hint="eastAsia"/>
        </w:rPr>
        <w:t>工作</w:t>
      </w:r>
      <w:r w:rsidR="00D343F6" w:rsidRPr="0072563A">
        <w:rPr>
          <w:rFonts w:hint="eastAsia"/>
        </w:rPr>
        <w:t>知識與經驗</w:t>
      </w:r>
      <w:r w:rsidR="00E43111" w:rsidRPr="0072563A">
        <w:rPr>
          <w:rFonts w:hint="eastAsia"/>
        </w:rPr>
        <w:t>可以更容易被</w:t>
      </w:r>
      <w:r w:rsidR="00EE172C" w:rsidRPr="0072563A">
        <w:rPr>
          <w:rFonts w:hint="eastAsia"/>
        </w:rPr>
        <w:t>重複利用</w:t>
      </w:r>
      <w:r w:rsidR="00E43111" w:rsidRPr="0072563A">
        <w:rPr>
          <w:rFonts w:hint="eastAsia"/>
        </w:rPr>
        <w:t>，</w:t>
      </w:r>
      <w:r w:rsidR="00EE172C" w:rsidRPr="0072563A">
        <w:rPr>
          <w:rFonts w:hint="eastAsia"/>
        </w:rPr>
        <w:t>且不會受限於關鍵字的或描述方式或</w:t>
      </w:r>
      <w:r w:rsidR="00223123" w:rsidRPr="0072563A">
        <w:rPr>
          <w:rFonts w:hint="eastAsia"/>
        </w:rPr>
        <w:t>文字表達邏輯</w:t>
      </w:r>
      <w:r w:rsidR="00EE172C" w:rsidRPr="0072563A">
        <w:rPr>
          <w:rFonts w:hint="eastAsia"/>
        </w:rPr>
        <w:t>的不同而找不到相關測試異常的案例</w:t>
      </w:r>
      <w:r w:rsidR="00F702D2" w:rsidRPr="0072563A">
        <w:rPr>
          <w:rFonts w:hint="eastAsia"/>
        </w:rPr>
        <w:t>。</w:t>
      </w:r>
    </w:p>
    <w:p w14:paraId="0873F145" w14:textId="51ACF1DD" w:rsidR="00601E56" w:rsidRPr="0072563A" w:rsidRDefault="00F702D2" w:rsidP="00601E56">
      <w:r w:rsidRPr="0072563A">
        <w:tab/>
      </w:r>
      <w:r w:rsidRPr="0072563A">
        <w:rPr>
          <w:rFonts w:hint="eastAsia"/>
        </w:rPr>
        <w:t>隨著</w:t>
      </w:r>
      <w:r w:rsidR="00432242" w:rsidRPr="0072563A">
        <w:rPr>
          <w:rFonts w:hint="eastAsia"/>
        </w:rPr>
        <w:t>大型語言模型應用</w:t>
      </w:r>
      <w:r w:rsidR="00B0527B" w:rsidRPr="0072563A">
        <w:rPr>
          <w:rFonts w:hint="eastAsia"/>
        </w:rPr>
        <w:t>的發展，</w:t>
      </w:r>
      <w:r w:rsidR="00BD7903" w:rsidRPr="0072563A">
        <w:rPr>
          <w:rFonts w:hint="eastAsia"/>
        </w:rPr>
        <w:t>在</w:t>
      </w:r>
      <w:r w:rsidR="00B0527B" w:rsidRPr="0072563A">
        <w:rPr>
          <w:rFonts w:hint="eastAsia"/>
        </w:rPr>
        <w:t>各種不同領域</w:t>
      </w:r>
      <w:r w:rsidR="00432242" w:rsidRPr="0072563A">
        <w:rPr>
          <w:rFonts w:hint="eastAsia"/>
        </w:rPr>
        <w:t>的</w:t>
      </w:r>
      <w:r w:rsidR="00B0527B" w:rsidRPr="0072563A">
        <w:rPr>
          <w:rFonts w:hint="eastAsia"/>
        </w:rPr>
        <w:t>用途也不斷地擴大與創新</w:t>
      </w:r>
      <w:r w:rsidR="00B0527B" w:rsidRPr="0072563A">
        <w:fldChar w:fldCharType="begin"/>
      </w:r>
      <w:r w:rsidR="00BD7903" w:rsidRPr="0072563A">
        <w:instrText xml:space="preserve"> ADDIN ZOTERO_ITEM CSL_CITATION {"citationID":"jfIGYdyp","properties":{"formattedCitation":"(Kaddour et al., 2023)","plainCitation":"(Kaddour et al., 2023)","noteIndex":0},"citationItems":[{"id":60,"uris":["http://zotero.org/users/local/EM6uUZ6m/items/2D6HRWZC"],"itemData":{"id":60,"type":"article","abstract":"Large Language Models (LLMs) went from non-existent to ubiquitous in the machine learning discourse within a few years. Due to the fast pace of the field, it is difficult to identify the remaining challenges and already fruitful application areas. In this paper, we aim to establish a systematic set of open problems and application successes so that ML researchers can comprehend the field's current state more quickly and become productive.","note":"arXiv:2307.10169 [cs]","number":"arXiv:2307.10169","publisher":"arXiv","source":"arXiv.org","title":"Challenges and Applications of Large Language Models","URL":"http://arxiv.org/abs/2307.10169","author":[{"family":"Kaddour","given":"Jean"},{"family":"Harris","given":"Joshua"},{"family":"Mozes","given":"Maximilian"},{"family":"Bradley","given":"Herbie"},{"family":"Raileanu","given":"Roberta"},{"family":"McHardy","given":"Robert"}],"accessed":{"date-parts":[["2023",12,28]]},"issued":{"date-parts":[["2023",7,19]]}}}],"schema":"https://github.com/citation-style-language/schema/raw/master/csl-citation.json"} </w:instrText>
      </w:r>
      <w:r w:rsidR="00B0527B" w:rsidRPr="0072563A">
        <w:fldChar w:fldCharType="separate"/>
      </w:r>
      <w:r w:rsidR="00BD7903" w:rsidRPr="0072563A">
        <w:rPr>
          <w:rFonts w:cs="Times New Roman"/>
        </w:rPr>
        <w:t>(Kaddour et al., 2023)</w:t>
      </w:r>
      <w:r w:rsidR="00B0527B" w:rsidRPr="0072563A">
        <w:fldChar w:fldCharType="end"/>
      </w:r>
      <w:r w:rsidR="00432242" w:rsidRPr="0072563A">
        <w:rPr>
          <w:rFonts w:hint="eastAsia"/>
        </w:rPr>
        <w:t>，</w:t>
      </w:r>
      <w:r w:rsidR="00BD7903" w:rsidRPr="0072563A">
        <w:rPr>
          <w:rFonts w:hint="eastAsia"/>
        </w:rPr>
        <w:t>但</w:t>
      </w:r>
      <w:r w:rsidR="00B0527B" w:rsidRPr="0072563A">
        <w:rPr>
          <w:rFonts w:hint="eastAsia"/>
        </w:rPr>
        <w:t>在桌上</w:t>
      </w:r>
      <w:r w:rsidR="00B0527B" w:rsidRPr="004934E8">
        <w:rPr>
          <w:rFonts w:hint="eastAsia"/>
        </w:rPr>
        <w:t>型</w:t>
      </w:r>
      <w:r w:rsidR="003A7C8E" w:rsidRPr="004934E8">
        <w:rPr>
          <w:rFonts w:hint="eastAsia"/>
        </w:rPr>
        <w:t>工作站</w:t>
      </w:r>
      <w:r w:rsidR="00B0527B" w:rsidRPr="004934E8">
        <w:rPr>
          <w:rFonts w:hint="eastAsia"/>
        </w:rPr>
        <w:t>電</w:t>
      </w:r>
      <w:r w:rsidR="00B0527B" w:rsidRPr="0072563A">
        <w:rPr>
          <w:rFonts w:hint="eastAsia"/>
        </w:rPr>
        <w:t>腦產業的領域中</w:t>
      </w:r>
      <w:r w:rsidR="00BD7903" w:rsidRPr="0072563A">
        <w:rPr>
          <w:rFonts w:hint="eastAsia"/>
        </w:rPr>
        <w:t>，特別是在製造開發階段的測試</w:t>
      </w:r>
      <w:r w:rsidR="00E30AA7" w:rsidRPr="0072563A">
        <w:rPr>
          <w:rFonts w:hint="eastAsia"/>
        </w:rPr>
        <w:t>，</w:t>
      </w:r>
      <w:r w:rsidR="00B0527B" w:rsidRPr="0072563A">
        <w:rPr>
          <w:rFonts w:hint="eastAsia"/>
        </w:rPr>
        <w:t>尚缺乏有</w:t>
      </w:r>
      <w:r w:rsidR="00BD7903" w:rsidRPr="0072563A">
        <w:rPr>
          <w:rFonts w:hint="eastAsia"/>
        </w:rPr>
        <w:t>大型</w:t>
      </w:r>
      <w:r w:rsidR="00E30AA7" w:rsidRPr="0072563A">
        <w:rPr>
          <w:rFonts w:hint="eastAsia"/>
        </w:rPr>
        <w:t>語言</w:t>
      </w:r>
      <w:r w:rsidR="00BD7903" w:rsidRPr="0072563A">
        <w:rPr>
          <w:rFonts w:hint="eastAsia"/>
        </w:rPr>
        <w:t>模型</w:t>
      </w:r>
      <w:r w:rsidR="00E30AA7" w:rsidRPr="0072563A">
        <w:rPr>
          <w:rFonts w:hint="eastAsia"/>
        </w:rPr>
        <w:t>的應用。因此本研究嘗試導入大型語言模型技術，專注於</w:t>
      </w:r>
      <w:r w:rsidR="00E30AA7" w:rsidRPr="004934E8">
        <w:rPr>
          <w:rFonts w:hint="eastAsia"/>
        </w:rPr>
        <w:t>桌上型</w:t>
      </w:r>
      <w:r w:rsidR="003A7C8E" w:rsidRPr="004934E8">
        <w:rPr>
          <w:rFonts w:hint="eastAsia"/>
        </w:rPr>
        <w:t>工作站</w:t>
      </w:r>
      <w:r w:rsidR="00E30AA7" w:rsidRPr="004934E8">
        <w:rPr>
          <w:rFonts w:hint="eastAsia"/>
        </w:rPr>
        <w:t>電腦產</w:t>
      </w:r>
      <w:r w:rsidR="00E30AA7" w:rsidRPr="0072563A">
        <w:rPr>
          <w:rFonts w:hint="eastAsia"/>
        </w:rPr>
        <w:t>品測試案例中的異常問題，</w:t>
      </w:r>
      <w:r w:rsidR="00223123" w:rsidRPr="0072563A">
        <w:rPr>
          <w:rFonts w:hint="eastAsia"/>
        </w:rPr>
        <w:t>協助組織改善現有之問題追蹤系統之檢索功能，</w:t>
      </w:r>
      <w:r w:rsidR="008650D5" w:rsidRPr="0072563A">
        <w:rPr>
          <w:rFonts w:hint="eastAsia"/>
        </w:rPr>
        <w:t>並利用該系統所記錄的大量異常問題作</w:t>
      </w:r>
      <w:r w:rsidR="008650D5" w:rsidRPr="0072563A">
        <w:rPr>
          <w:rFonts w:hint="eastAsia"/>
        </w:rPr>
        <w:lastRenderedPageBreak/>
        <w:t>為資料集，透過</w:t>
      </w:r>
      <w:r w:rsidR="00E11850" w:rsidRPr="0072563A">
        <w:rPr>
          <w:rFonts w:hint="eastAsia"/>
        </w:rPr>
        <w:t>大型語言模型</w:t>
      </w:r>
      <w:r w:rsidR="00223123" w:rsidRPr="0072563A">
        <w:rPr>
          <w:rFonts w:hint="eastAsia"/>
        </w:rPr>
        <w:t>建置一個</w:t>
      </w:r>
      <w:r w:rsidR="00E11850" w:rsidRPr="0072563A">
        <w:rPr>
          <w:rFonts w:hint="eastAsia"/>
        </w:rPr>
        <w:t>問答系統，讓測試人員可</w:t>
      </w:r>
      <w:r w:rsidR="00601E56" w:rsidRPr="0072563A">
        <w:rPr>
          <w:rFonts w:hint="eastAsia"/>
        </w:rPr>
        <w:t>以更直觀的透過自然語言直接陳述問題，並且從系統中獲得相應的解答或建議，從而提高問題解決的效率和準確性</w:t>
      </w:r>
      <w:r w:rsidR="008650D5" w:rsidRPr="0072563A">
        <w:rPr>
          <w:rFonts w:hint="eastAsia"/>
        </w:rPr>
        <w:t>，進而降低</w:t>
      </w:r>
      <w:r w:rsidR="00150C6A" w:rsidRPr="0072563A">
        <w:rPr>
          <w:rFonts w:hint="eastAsia"/>
        </w:rPr>
        <w:t>測試時程</w:t>
      </w:r>
      <w:r w:rsidR="008650D5" w:rsidRPr="0072563A">
        <w:rPr>
          <w:rFonts w:hint="eastAsia"/>
        </w:rPr>
        <w:t>延遲</w:t>
      </w:r>
      <w:r w:rsidR="00150C6A" w:rsidRPr="0072563A">
        <w:rPr>
          <w:rFonts w:hint="eastAsia"/>
        </w:rPr>
        <w:t>的風險。</w:t>
      </w:r>
    </w:p>
    <w:p w14:paraId="5D5CCD6C" w14:textId="0398B01D" w:rsidR="009A7EC4" w:rsidRPr="0072563A" w:rsidRDefault="007A4772" w:rsidP="00654864">
      <w:pPr>
        <w:ind w:firstLine="480"/>
      </w:pPr>
      <w:r w:rsidRPr="0072563A">
        <w:rPr>
          <w:rFonts w:hint="eastAsia"/>
        </w:rPr>
        <w:t>綜上所述，本研究之</w:t>
      </w:r>
      <w:r w:rsidR="00BD69E1" w:rsidRPr="0072563A">
        <w:rPr>
          <w:rFonts w:hint="eastAsia"/>
        </w:rPr>
        <w:t>目的</w:t>
      </w:r>
      <w:r w:rsidRPr="0072563A">
        <w:rPr>
          <w:rFonts w:hint="eastAsia"/>
        </w:rPr>
        <w:t>條列如下：</w:t>
      </w:r>
    </w:p>
    <w:p w14:paraId="3AFF7726" w14:textId="755EB11C" w:rsidR="00150C6A" w:rsidRPr="0072563A" w:rsidRDefault="008D665D" w:rsidP="007A4772">
      <w:pPr>
        <w:pStyle w:val="a3"/>
        <w:numPr>
          <w:ilvl w:val="0"/>
          <w:numId w:val="4"/>
        </w:numPr>
        <w:ind w:leftChars="0"/>
      </w:pPr>
      <w:r>
        <w:rPr>
          <w:rFonts w:hint="eastAsia"/>
        </w:rPr>
        <w:t>應用</w:t>
      </w:r>
      <w:r w:rsidR="00A50D62" w:rsidRPr="0072563A">
        <w:rPr>
          <w:rFonts w:hint="eastAsia"/>
        </w:rPr>
        <w:t>大型語言模型</w:t>
      </w:r>
      <w:r>
        <w:rPr>
          <w:rFonts w:hint="eastAsia"/>
        </w:rPr>
        <w:t>L</w:t>
      </w:r>
      <w:r>
        <w:t>lama2</w:t>
      </w:r>
      <w:r w:rsidR="004F0DDB" w:rsidRPr="0072563A">
        <w:rPr>
          <w:rFonts w:hint="eastAsia"/>
        </w:rPr>
        <w:t>建置一個問答系統，透過其對複雜與靈活表達語句的理解，</w:t>
      </w:r>
      <w:r w:rsidR="00046DFC" w:rsidRPr="0072563A">
        <w:rPr>
          <w:rFonts w:hint="eastAsia"/>
        </w:rPr>
        <w:t>讓測試人員可容易地進行知識的重用和共享。</w:t>
      </w:r>
    </w:p>
    <w:p w14:paraId="095C64AB" w14:textId="19914FE8" w:rsidR="00A50D62" w:rsidRDefault="00A50D62" w:rsidP="00A50D62">
      <w:pPr>
        <w:pStyle w:val="a3"/>
        <w:numPr>
          <w:ilvl w:val="0"/>
          <w:numId w:val="4"/>
        </w:numPr>
        <w:ind w:leftChars="0"/>
      </w:pPr>
      <w:r>
        <w:rPr>
          <w:rFonts w:hint="eastAsia"/>
        </w:rPr>
        <w:t>系統可以根據使用者的提問，</w:t>
      </w:r>
      <w:r w:rsidRPr="007A4772">
        <w:rPr>
          <w:rFonts w:hint="eastAsia"/>
        </w:rPr>
        <w:t>透過理解和分析自然語言，</w:t>
      </w:r>
      <w:r>
        <w:rPr>
          <w:rFonts w:hint="eastAsia"/>
        </w:rPr>
        <w:t>從過去的異常事件中找出類似的案例，</w:t>
      </w:r>
      <w:r w:rsidR="00F921CC">
        <w:rPr>
          <w:rFonts w:hint="eastAsia"/>
        </w:rPr>
        <w:t>讓測試人員</w:t>
      </w:r>
      <w:r w:rsidRPr="007A4772">
        <w:rPr>
          <w:rFonts w:hint="eastAsia"/>
        </w:rPr>
        <w:t>可以得到一套</w:t>
      </w:r>
      <w:r>
        <w:rPr>
          <w:rFonts w:hint="eastAsia"/>
        </w:rPr>
        <w:t>異常事件</w:t>
      </w:r>
      <w:r w:rsidRPr="007A4772">
        <w:rPr>
          <w:rFonts w:hint="eastAsia"/>
        </w:rPr>
        <w:t>的</w:t>
      </w:r>
      <w:r>
        <w:rPr>
          <w:rFonts w:hint="eastAsia"/>
        </w:rPr>
        <w:t>建議</w:t>
      </w:r>
      <w:r w:rsidRPr="007A4772">
        <w:rPr>
          <w:rFonts w:hint="eastAsia"/>
        </w:rPr>
        <w:t>解決方案，加快開發階段的速度，降低專案延遲的風險。</w:t>
      </w:r>
    </w:p>
    <w:p w14:paraId="3CA4DF47" w14:textId="77777777" w:rsidR="0072563A" w:rsidRDefault="0072563A" w:rsidP="0072563A">
      <w:pPr>
        <w:pStyle w:val="a3"/>
        <w:ind w:leftChars="0" w:left="840"/>
      </w:pPr>
    </w:p>
    <w:p w14:paraId="093A6F03" w14:textId="77777777" w:rsidR="001053F2" w:rsidRDefault="0072563A" w:rsidP="0072563A">
      <w:pPr>
        <w:pStyle w:val="2"/>
      </w:pPr>
      <w:bookmarkStart w:id="11" w:name="_Toc152607290"/>
      <w:bookmarkEnd w:id="4"/>
      <w:r>
        <w:rPr>
          <w:rFonts w:hint="eastAsia"/>
        </w:rPr>
        <w:t>1</w:t>
      </w:r>
      <w:r>
        <w:t>.4</w:t>
      </w:r>
      <w:r w:rsidR="001053F2">
        <w:rPr>
          <w:rFonts w:hint="eastAsia"/>
        </w:rPr>
        <w:t>研究範圍</w:t>
      </w:r>
    </w:p>
    <w:p w14:paraId="07A1126C" w14:textId="1252F239" w:rsidR="006950ED" w:rsidRDefault="005655B1" w:rsidP="006950ED">
      <w:pPr>
        <w:ind w:firstLine="480"/>
      </w:pPr>
      <w:r w:rsidRPr="005655B1">
        <w:rPr>
          <w:rFonts w:hint="eastAsia"/>
        </w:rPr>
        <w:t>在</w:t>
      </w:r>
      <w:r>
        <w:rPr>
          <w:rFonts w:hint="eastAsia"/>
        </w:rPr>
        <w:t>電腦產品</w:t>
      </w:r>
      <w:r w:rsidRPr="005655B1">
        <w:rPr>
          <w:rFonts w:hint="eastAsia"/>
        </w:rPr>
        <w:t>開發的</w:t>
      </w:r>
      <w:r w:rsidR="00F875CE">
        <w:rPr>
          <w:rFonts w:hint="eastAsia"/>
        </w:rPr>
        <w:t>流程</w:t>
      </w:r>
      <w:r w:rsidRPr="005655B1">
        <w:rPr>
          <w:rFonts w:hint="eastAsia"/>
        </w:rPr>
        <w:t>中，</w:t>
      </w:r>
      <w:r w:rsidR="00F875CE">
        <w:rPr>
          <w:rFonts w:hint="eastAsia"/>
        </w:rPr>
        <w:t>從市場調查、提出設計規格、產品設計與開發、樣品製</w:t>
      </w:r>
      <w:r w:rsidR="00760A17">
        <w:rPr>
          <w:rFonts w:hint="eastAsia"/>
        </w:rPr>
        <w:t>造</w:t>
      </w:r>
      <w:r w:rsidR="00F875CE">
        <w:rPr>
          <w:rFonts w:hint="eastAsia"/>
        </w:rPr>
        <w:t>與測試等階段，皆存在</w:t>
      </w:r>
      <w:r>
        <w:rPr>
          <w:rFonts w:hint="eastAsia"/>
        </w:rPr>
        <w:t>有許多</w:t>
      </w:r>
      <w:r w:rsidR="00F875CE">
        <w:rPr>
          <w:rFonts w:hint="eastAsia"/>
        </w:rPr>
        <w:t>因素和風險會導致產品最終的成果</w:t>
      </w:r>
      <w:r w:rsidRPr="005655B1">
        <w:rPr>
          <w:rFonts w:hint="eastAsia"/>
        </w:rPr>
        <w:t>，</w:t>
      </w:r>
      <w:r w:rsidR="00F875CE">
        <w:rPr>
          <w:rFonts w:hint="eastAsia"/>
        </w:rPr>
        <w:t>例如：</w:t>
      </w:r>
      <w:r w:rsidR="00F875CE" w:rsidRPr="00F875CE">
        <w:rPr>
          <w:rFonts w:hint="eastAsia"/>
        </w:rPr>
        <w:t>市場研究不</w:t>
      </w:r>
      <w:r w:rsidR="00760A17">
        <w:rPr>
          <w:rFonts w:hint="eastAsia"/>
        </w:rPr>
        <w:t>充分</w:t>
      </w:r>
      <w:r w:rsidR="00F875CE">
        <w:rPr>
          <w:rFonts w:hint="eastAsia"/>
        </w:rPr>
        <w:t>、成本控管不當、</w:t>
      </w:r>
      <w:r w:rsidR="00760A17">
        <w:rPr>
          <w:rFonts w:hint="eastAsia"/>
        </w:rPr>
        <w:t>品質控管不足</w:t>
      </w:r>
      <w:r w:rsidR="00DE132F">
        <w:rPr>
          <w:rFonts w:hint="eastAsia"/>
        </w:rPr>
        <w:t>、存在有技術上的限制或挑戰</w:t>
      </w:r>
      <w:r w:rsidR="00760A17">
        <w:rPr>
          <w:rFonts w:hint="eastAsia"/>
        </w:rPr>
        <w:t>等。</w:t>
      </w:r>
      <w:r w:rsidRPr="005655B1">
        <w:rPr>
          <w:rFonts w:hint="eastAsia"/>
        </w:rPr>
        <w:t>本研究</w:t>
      </w:r>
      <w:r w:rsidR="00760A17">
        <w:rPr>
          <w:rFonts w:hint="eastAsia"/>
        </w:rPr>
        <w:t>主要針對</w:t>
      </w:r>
      <w:r w:rsidR="00AF3692" w:rsidRPr="00A645DD">
        <w:rPr>
          <w:rFonts w:hint="eastAsia"/>
          <w:color w:val="000000" w:themeColor="text1"/>
        </w:rPr>
        <w:t>個案公司之</w:t>
      </w:r>
      <w:r w:rsidR="00926A2D" w:rsidRPr="00A645DD">
        <w:rPr>
          <w:rFonts w:hint="eastAsia"/>
          <w:color w:val="000000" w:themeColor="text1"/>
        </w:rPr>
        <w:t>工作站桌上型</w:t>
      </w:r>
      <w:r w:rsidR="00760A17" w:rsidRPr="00A645DD">
        <w:rPr>
          <w:rFonts w:hint="eastAsia"/>
          <w:color w:val="000000" w:themeColor="text1"/>
        </w:rPr>
        <w:t>電腦產</w:t>
      </w:r>
      <w:r w:rsidR="00760A17" w:rsidRPr="00926A2D">
        <w:rPr>
          <w:rFonts w:hint="eastAsia"/>
        </w:rPr>
        <w:t>品</w:t>
      </w:r>
      <w:r w:rsidR="00BF1832">
        <w:rPr>
          <w:rFonts w:hint="eastAsia"/>
        </w:rPr>
        <w:t>，</w:t>
      </w:r>
      <w:r w:rsidR="00BF1832" w:rsidRPr="00123F2B">
        <w:rPr>
          <w:rFonts w:hint="eastAsia"/>
          <w:color w:val="FF0000"/>
        </w:rPr>
        <w:t>並且專注</w:t>
      </w:r>
      <w:r w:rsidR="00760A17" w:rsidRPr="00123F2B">
        <w:rPr>
          <w:rFonts w:hint="eastAsia"/>
          <w:color w:val="FF0000"/>
        </w:rPr>
        <w:t>在</w:t>
      </w:r>
      <w:r w:rsidR="00760A17">
        <w:rPr>
          <w:rFonts w:hint="eastAsia"/>
        </w:rPr>
        <w:t>測試階段時，執行測試案例後出現之異常狀況作為探討對象，將嘗試以</w:t>
      </w:r>
      <w:r w:rsidRPr="005655B1">
        <w:rPr>
          <w:rFonts w:hint="eastAsia"/>
        </w:rPr>
        <w:t>大型語言模型</w:t>
      </w:r>
      <w:r w:rsidR="00760A17" w:rsidRPr="00A645DD">
        <w:rPr>
          <w:rFonts w:hint="eastAsia"/>
          <w:color w:val="FF0000"/>
        </w:rPr>
        <w:t>分析過去</w:t>
      </w:r>
      <w:r w:rsidR="00A645DD" w:rsidRPr="00A645DD">
        <w:rPr>
          <w:rFonts w:hint="eastAsia"/>
          <w:color w:val="FF0000"/>
        </w:rPr>
        <w:t>存放於現有問題追蹤系統中之</w:t>
      </w:r>
      <w:r w:rsidR="00760A17">
        <w:rPr>
          <w:rFonts w:hint="eastAsia"/>
        </w:rPr>
        <w:t>異常事件資料集，</w:t>
      </w:r>
      <w:r w:rsidR="00A645DD">
        <w:rPr>
          <w:rFonts w:hint="eastAsia"/>
        </w:rPr>
        <w:t>目的</w:t>
      </w:r>
      <w:r w:rsidR="00143B22" w:rsidRPr="00143B22">
        <w:rPr>
          <w:rFonts w:hint="eastAsia"/>
        </w:rPr>
        <w:t>在</w:t>
      </w:r>
      <w:r w:rsidR="00760A17" w:rsidRPr="00760A17">
        <w:rPr>
          <w:rFonts w:hint="eastAsia"/>
        </w:rPr>
        <w:t>幫助測試人員更快地找到問題的根本原因</w:t>
      </w:r>
      <w:r w:rsidR="00143B22" w:rsidRPr="00143B22">
        <w:rPr>
          <w:rFonts w:hint="eastAsia"/>
          <w:color w:val="FF0000"/>
        </w:rPr>
        <w:t>，從而減少因錯誤診斷或遺漏而</w:t>
      </w:r>
      <w:r w:rsidR="00143B22">
        <w:rPr>
          <w:rFonts w:hint="eastAsia"/>
          <w:color w:val="FF0000"/>
        </w:rPr>
        <w:t>產生專案延遲問題，影響到產品最終品質，</w:t>
      </w:r>
      <w:r w:rsidR="006950ED">
        <w:rPr>
          <w:rFonts w:hint="eastAsia"/>
        </w:rPr>
        <w:t>如此可</w:t>
      </w:r>
      <w:r w:rsidR="00DE132F">
        <w:rPr>
          <w:rFonts w:hint="eastAsia"/>
        </w:rPr>
        <w:t>進而</w:t>
      </w:r>
      <w:r w:rsidR="000F3529" w:rsidRPr="000F3529">
        <w:rPr>
          <w:rFonts w:hint="eastAsia"/>
        </w:rPr>
        <w:t>提升產品品質</w:t>
      </w:r>
      <w:r w:rsidR="000F3529">
        <w:rPr>
          <w:rFonts w:hint="eastAsia"/>
        </w:rPr>
        <w:t>與</w:t>
      </w:r>
      <w:r w:rsidR="000F3529" w:rsidRPr="000F3529">
        <w:rPr>
          <w:rFonts w:hint="eastAsia"/>
        </w:rPr>
        <w:t>整體測試流程的效率。</w:t>
      </w:r>
    </w:p>
    <w:p w14:paraId="4F3DF8EF" w14:textId="77777777" w:rsidR="006950ED" w:rsidRDefault="006950ED" w:rsidP="006950ED">
      <w:pPr>
        <w:ind w:firstLine="480"/>
      </w:pPr>
    </w:p>
    <w:p w14:paraId="6AF21086" w14:textId="34DC6F28" w:rsidR="0072563A" w:rsidRDefault="00125D4D" w:rsidP="0072563A">
      <w:pPr>
        <w:pStyle w:val="2"/>
      </w:pPr>
      <w:r>
        <w:rPr>
          <w:rFonts w:hint="eastAsia"/>
        </w:rPr>
        <w:t>1.5</w:t>
      </w:r>
      <w:r w:rsidR="0072563A">
        <w:rPr>
          <w:rFonts w:hint="eastAsia"/>
        </w:rPr>
        <w:t>研究架構</w:t>
      </w:r>
      <w:bookmarkEnd w:id="11"/>
      <w:r w:rsidR="000903EC" w:rsidRPr="000903EC">
        <w:rPr>
          <w:rFonts w:hint="eastAsia"/>
          <w:color w:val="FF0000"/>
        </w:rPr>
        <w:t>(</w:t>
      </w:r>
      <w:r w:rsidR="00386779">
        <w:rPr>
          <w:rFonts w:hint="eastAsia"/>
          <w:color w:val="FF0000"/>
        </w:rPr>
        <w:t>尚</w:t>
      </w:r>
      <w:r w:rsidR="000903EC" w:rsidRPr="000903EC">
        <w:rPr>
          <w:rFonts w:hint="eastAsia"/>
          <w:color w:val="FF0000"/>
        </w:rPr>
        <w:t>待更新</w:t>
      </w:r>
      <w:r w:rsidR="000903EC" w:rsidRPr="000903EC">
        <w:rPr>
          <w:color w:val="FF0000"/>
        </w:rPr>
        <w:t>)</w:t>
      </w:r>
    </w:p>
    <w:p w14:paraId="00B1CF87" w14:textId="13E07424" w:rsidR="00256043" w:rsidRDefault="006A625A" w:rsidP="00736DCC">
      <w:pPr>
        <w:ind w:firstLine="480"/>
        <w:rPr>
          <w:color w:val="0070C0"/>
        </w:rPr>
      </w:pPr>
      <w:r>
        <w:fldChar w:fldCharType="begin"/>
      </w:r>
      <w:r>
        <w:instrText xml:space="preserve"> </w:instrText>
      </w:r>
      <w:r>
        <w:rPr>
          <w:rFonts w:hint="eastAsia"/>
        </w:rPr>
        <w:instrText>REF _Ref155064666 \h</w:instrText>
      </w:r>
      <w:r>
        <w:instrText xml:space="preserve"> </w:instrText>
      </w:r>
      <w:r>
        <w:fldChar w:fldCharType="separate"/>
      </w:r>
      <w:r w:rsidR="004D3EAE">
        <w:rPr>
          <w:rFonts w:hint="eastAsia"/>
        </w:rPr>
        <w:t>圖</w:t>
      </w:r>
      <w:r w:rsidR="004D3EAE">
        <w:rPr>
          <w:rFonts w:hint="eastAsia"/>
        </w:rPr>
        <w:t xml:space="preserve"> </w:t>
      </w:r>
      <w:r w:rsidR="004D3EAE">
        <w:rPr>
          <w:noProof/>
        </w:rPr>
        <w:t>1</w:t>
      </w:r>
      <w:r>
        <w:fldChar w:fldCharType="end"/>
      </w:r>
      <w:r w:rsidR="00BD3A09" w:rsidRPr="00BD3A09">
        <w:rPr>
          <w:rFonts w:hint="eastAsia"/>
        </w:rPr>
        <w:t>為本研究</w:t>
      </w:r>
      <w:r w:rsidR="00BD3A09">
        <w:rPr>
          <w:rFonts w:hint="eastAsia"/>
        </w:rPr>
        <w:t>之論文</w:t>
      </w:r>
      <w:r w:rsidR="00BD3A09" w:rsidRPr="00BD3A09">
        <w:rPr>
          <w:rFonts w:hint="eastAsia"/>
        </w:rPr>
        <w:t>架構圖。</w:t>
      </w:r>
      <w:r w:rsidR="0072563A" w:rsidRPr="00BD3A09">
        <w:rPr>
          <w:rFonts w:hint="eastAsia"/>
        </w:rPr>
        <w:t>第一章緒論，針對</w:t>
      </w:r>
      <w:r w:rsidR="001D5A5A" w:rsidRPr="00386779">
        <w:rPr>
          <w:rFonts w:hint="eastAsia"/>
        </w:rPr>
        <w:t>個案</w:t>
      </w:r>
      <w:r w:rsidR="00BB2DBA" w:rsidRPr="00BB2DBA">
        <w:rPr>
          <w:rFonts w:hint="eastAsia"/>
          <w:color w:val="0070C0"/>
        </w:rPr>
        <w:t>(</w:t>
      </w:r>
      <w:r w:rsidR="00BB2DBA" w:rsidRPr="00BB2DBA">
        <w:rPr>
          <w:rFonts w:hint="eastAsia"/>
          <w:color w:val="0070C0"/>
        </w:rPr>
        <w:t>為何用個案這個名詞</w:t>
      </w:r>
      <w:r w:rsidR="00BB2DBA" w:rsidRPr="00BB2DBA">
        <w:rPr>
          <w:rFonts w:hint="eastAsia"/>
          <w:color w:val="0070C0"/>
        </w:rPr>
        <w:t>)</w:t>
      </w:r>
      <w:r w:rsidR="001D5A5A">
        <w:rPr>
          <w:rFonts w:hint="eastAsia"/>
        </w:rPr>
        <w:t>之研究</w:t>
      </w:r>
      <w:r w:rsidR="0072563A" w:rsidRPr="00BD3A09">
        <w:rPr>
          <w:rFonts w:hint="eastAsia"/>
        </w:rPr>
        <w:t>背景及重要性進行描述，再藉由研究動機</w:t>
      </w:r>
      <w:r w:rsidR="008C2457">
        <w:rPr>
          <w:rFonts w:hint="eastAsia"/>
        </w:rPr>
        <w:t>與</w:t>
      </w:r>
      <w:r w:rsidR="0072563A" w:rsidRPr="00BD3A09">
        <w:rPr>
          <w:rFonts w:hint="eastAsia"/>
        </w:rPr>
        <w:t>問題</w:t>
      </w:r>
      <w:r w:rsidR="008C2457">
        <w:rPr>
          <w:rFonts w:hint="eastAsia"/>
        </w:rPr>
        <w:t>帶出</w:t>
      </w:r>
      <w:r w:rsidR="0072563A" w:rsidRPr="00BD3A09">
        <w:rPr>
          <w:rFonts w:hint="eastAsia"/>
        </w:rPr>
        <w:t>研究目的。第二章文獻探討，對</w:t>
      </w:r>
      <w:r w:rsidR="00646E09">
        <w:rPr>
          <w:rFonts w:hint="eastAsia"/>
        </w:rPr>
        <w:t>現有之</w:t>
      </w:r>
      <w:r w:rsidR="008C2457">
        <w:rPr>
          <w:rFonts w:hint="eastAsia"/>
        </w:rPr>
        <w:t>根本原因分析</w:t>
      </w:r>
      <w:r w:rsidR="00646E09">
        <w:rPr>
          <w:rFonts w:hint="eastAsia"/>
        </w:rPr>
        <w:t>方法</w:t>
      </w:r>
      <w:r w:rsidR="008C2457">
        <w:rPr>
          <w:rFonts w:hint="eastAsia"/>
        </w:rPr>
        <w:t>、</w:t>
      </w:r>
      <w:r w:rsidR="00386779">
        <w:rPr>
          <w:rFonts w:hint="eastAsia"/>
        </w:rPr>
        <w:t>問答</w:t>
      </w:r>
      <w:r w:rsidR="00646E09">
        <w:rPr>
          <w:rFonts w:hint="eastAsia"/>
        </w:rPr>
        <w:t>系統</w:t>
      </w:r>
      <w:r w:rsidR="0072563A" w:rsidRPr="00BD3A09">
        <w:rPr>
          <w:rFonts w:hint="eastAsia"/>
        </w:rPr>
        <w:t>、</w:t>
      </w:r>
      <w:r w:rsidR="00646E09" w:rsidRPr="00646E09">
        <w:rPr>
          <w:rFonts w:hint="eastAsia"/>
        </w:rPr>
        <w:t>生成式預訓練轉換器</w:t>
      </w:r>
      <w:r w:rsidR="00646E09">
        <w:rPr>
          <w:rFonts w:hint="eastAsia"/>
        </w:rPr>
        <w:t>技術的</w:t>
      </w:r>
      <w:r w:rsidR="0072563A" w:rsidRPr="00BD3A09">
        <w:rPr>
          <w:rFonts w:hint="eastAsia"/>
        </w:rPr>
        <w:t>相關文獻進行說明</w:t>
      </w:r>
      <w:r w:rsidR="00646E09">
        <w:rPr>
          <w:rFonts w:hint="eastAsia"/>
        </w:rPr>
        <w:t>和探討</w:t>
      </w:r>
      <w:r w:rsidR="0072563A" w:rsidRPr="00BD3A09">
        <w:rPr>
          <w:rFonts w:hint="eastAsia"/>
        </w:rPr>
        <w:t>。第三章</w:t>
      </w:r>
      <w:r w:rsidR="00BD3A09" w:rsidRPr="00BD3A09">
        <w:rPr>
          <w:rFonts w:hint="eastAsia"/>
        </w:rPr>
        <w:t>系統設計</w:t>
      </w:r>
      <w:r w:rsidR="0072563A" w:rsidRPr="00BD3A09">
        <w:rPr>
          <w:rFonts w:hint="eastAsia"/>
        </w:rPr>
        <w:t>，詳細說明本研究</w:t>
      </w:r>
      <w:r w:rsidR="00646E09">
        <w:rPr>
          <w:rFonts w:hint="eastAsia"/>
        </w:rPr>
        <w:t>之個案系統內</w:t>
      </w:r>
      <w:r w:rsidR="00646E09">
        <w:rPr>
          <w:rFonts w:hint="eastAsia"/>
        </w:rPr>
        <w:lastRenderedPageBreak/>
        <w:t>容</w:t>
      </w:r>
      <w:r w:rsidR="0072563A" w:rsidRPr="00BD3A09">
        <w:rPr>
          <w:rFonts w:hint="eastAsia"/>
        </w:rPr>
        <w:t>、資料集、</w:t>
      </w:r>
      <w:r w:rsidR="009A08E0">
        <w:rPr>
          <w:rFonts w:hint="eastAsia"/>
        </w:rPr>
        <w:t>大型語言模型的運作流程</w:t>
      </w:r>
      <w:r w:rsidR="0072563A" w:rsidRPr="00BD3A09">
        <w:rPr>
          <w:rFonts w:hint="eastAsia"/>
        </w:rPr>
        <w:t>。第四章</w:t>
      </w:r>
      <w:r w:rsidR="00BD3A09" w:rsidRPr="00BD3A09">
        <w:rPr>
          <w:rFonts w:hint="eastAsia"/>
        </w:rPr>
        <w:t>系統實作與展示</w:t>
      </w:r>
      <w:r w:rsidR="0072563A" w:rsidRPr="00BD3A09">
        <w:rPr>
          <w:rFonts w:hint="eastAsia"/>
        </w:rPr>
        <w:t>，</w:t>
      </w:r>
      <w:r w:rsidR="009A08E0">
        <w:rPr>
          <w:rFonts w:hint="eastAsia"/>
        </w:rPr>
        <w:t>將展示該系統之問答功能與成果</w:t>
      </w:r>
      <w:r w:rsidR="0072563A" w:rsidRPr="00BD3A09">
        <w:rPr>
          <w:rFonts w:hint="eastAsia"/>
        </w:rPr>
        <w:t>。第五章</w:t>
      </w:r>
      <w:r w:rsidR="00503FD5" w:rsidRPr="00503FD5">
        <w:rPr>
          <w:rFonts w:hint="eastAsia"/>
        </w:rPr>
        <w:t>系統成果與討論</w:t>
      </w:r>
      <w:r w:rsidR="0072563A" w:rsidRPr="00BD3A09">
        <w:rPr>
          <w:rFonts w:hint="eastAsia"/>
        </w:rPr>
        <w:t>，</w:t>
      </w:r>
      <w:r w:rsidR="009A08E0">
        <w:rPr>
          <w:rFonts w:hint="eastAsia"/>
        </w:rPr>
        <w:t>針對本研究設計之系統進行回答內容的準確</w:t>
      </w:r>
      <w:r w:rsidR="00306C39">
        <w:rPr>
          <w:rFonts w:hint="eastAsia"/>
        </w:rPr>
        <w:t>度</w:t>
      </w:r>
      <w:r w:rsidR="009A08E0">
        <w:rPr>
          <w:rFonts w:hint="eastAsia"/>
        </w:rPr>
        <w:t>驗證及使用者訪談。</w:t>
      </w:r>
      <w:r w:rsidR="0072563A" w:rsidRPr="00BD3A09">
        <w:rPr>
          <w:rFonts w:hint="eastAsia"/>
        </w:rPr>
        <w:t>第六章結論與未來研究方向，</w:t>
      </w:r>
      <w:r w:rsidR="009A08E0">
        <w:rPr>
          <w:rFonts w:hint="eastAsia"/>
        </w:rPr>
        <w:t>對本研究進行總結，並</w:t>
      </w:r>
      <w:r w:rsidR="0072563A" w:rsidRPr="00BD3A09">
        <w:rPr>
          <w:rFonts w:hint="eastAsia"/>
        </w:rPr>
        <w:t>說明研究貢獻與限制</w:t>
      </w:r>
      <w:r w:rsidR="009A08E0">
        <w:rPr>
          <w:rFonts w:hint="eastAsia"/>
        </w:rPr>
        <w:t>以及</w:t>
      </w:r>
      <w:r w:rsidR="0072563A" w:rsidRPr="00BD3A09">
        <w:rPr>
          <w:rFonts w:hint="eastAsia"/>
        </w:rPr>
        <w:t>未來的研究發展方向。</w:t>
      </w:r>
      <w:bookmarkStart w:id="12" w:name="_Toc129040927"/>
      <w:bookmarkStart w:id="13" w:name="_Toc152607312"/>
      <w:r w:rsidR="00BB2DBA" w:rsidRPr="00BB2DBA">
        <w:rPr>
          <w:rFonts w:hint="eastAsia"/>
          <w:color w:val="0070C0"/>
        </w:rPr>
        <w:t>(</w:t>
      </w:r>
      <w:r w:rsidR="00BB2DBA" w:rsidRPr="00BB2DBA">
        <w:rPr>
          <w:rFonts w:hint="eastAsia"/>
          <w:color w:val="0070C0"/>
        </w:rPr>
        <w:t>寫法比較像套用一個公式</w:t>
      </w:r>
      <w:r w:rsidR="00BB2DBA" w:rsidRPr="00BB2DBA">
        <w:rPr>
          <w:rFonts w:hint="eastAsia"/>
          <w:color w:val="0070C0"/>
        </w:rPr>
        <w:t xml:space="preserve">, </w:t>
      </w:r>
      <w:r w:rsidR="00BB2DBA" w:rsidRPr="00BB2DBA">
        <w:rPr>
          <w:rFonts w:hint="eastAsia"/>
          <w:color w:val="0070C0"/>
        </w:rPr>
        <w:t>想想看怎麼寫會比較像介紹你這個研究</w:t>
      </w:r>
      <w:r w:rsidR="00BB2DBA" w:rsidRPr="00BB2DBA">
        <w:rPr>
          <w:rFonts w:hint="eastAsia"/>
          <w:color w:val="0070C0"/>
        </w:rPr>
        <w:t>)</w:t>
      </w:r>
    </w:p>
    <w:p w14:paraId="0DE576FA" w14:textId="7AA4BC4D" w:rsidR="005E7F9C" w:rsidRDefault="00215026" w:rsidP="00736DCC">
      <w:pPr>
        <w:ind w:firstLine="480"/>
        <w:rPr>
          <w:color w:val="0070C0"/>
        </w:rPr>
      </w:pPr>
      <w:r>
        <w:rPr>
          <w:rFonts w:ascii="標楷體" w:hAnsi="標楷體"/>
          <w:noProof/>
          <w:color w:val="FFFFFF" w:themeColor="light1"/>
          <w:kern w:val="24"/>
        </w:rPr>
        <mc:AlternateContent>
          <mc:Choice Requires="wpg">
            <w:drawing>
              <wp:anchor distT="0" distB="0" distL="114300" distR="114300" simplePos="0" relativeHeight="251660288" behindDoc="0" locked="0" layoutInCell="1" allowOverlap="1" wp14:anchorId="17015EAF" wp14:editId="49FFEFF1">
                <wp:simplePos x="0" y="0"/>
                <wp:positionH relativeFrom="margin">
                  <wp:posOffset>1647190</wp:posOffset>
                </wp:positionH>
                <wp:positionV relativeFrom="margin">
                  <wp:posOffset>2185670</wp:posOffset>
                </wp:positionV>
                <wp:extent cx="1976120" cy="4857750"/>
                <wp:effectExtent l="8890" t="10795" r="15240" b="0"/>
                <wp:wrapSquare wrapText="bothSides"/>
                <wp:docPr id="1" name="群組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76120" cy="4857750"/>
                          <a:chOff x="0" y="0"/>
                          <a:chExt cx="19761" cy="48577"/>
                        </a:xfrm>
                      </wpg:grpSpPr>
                      <wpg:grpSp>
                        <wpg:cNvPr id="2" name="群組 4"/>
                        <wpg:cNvGrpSpPr>
                          <a:grpSpLocks/>
                        </wpg:cNvGrpSpPr>
                        <wpg:grpSpPr bwMode="auto">
                          <a:xfrm>
                            <a:off x="0" y="0"/>
                            <a:ext cx="19761" cy="44577"/>
                            <a:chOff x="0" y="0"/>
                            <a:chExt cx="19767" cy="33539"/>
                          </a:xfrm>
                        </wpg:grpSpPr>
                        <wps:wsp>
                          <wps:cNvPr id="3" name="矩形: 圓角 451810686"/>
                          <wps:cNvSpPr>
                            <a:spLocks noChangeArrowheads="1"/>
                          </wps:cNvSpPr>
                          <wps:spPr bwMode="auto">
                            <a:xfrm>
                              <a:off x="12" y="30116"/>
                              <a:ext cx="19755" cy="3423"/>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2D37A9BC"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結論與未來研究方向</w:t>
                                </w:r>
                              </w:p>
                            </w:txbxContent>
                          </wps:txbx>
                          <wps:bodyPr rot="0" vert="horz" wrap="square" lIns="91440" tIns="45720" rIns="91440" bIns="45720" anchor="ctr" anchorCtr="0" upright="1">
                            <a:noAutofit/>
                          </wps:bodyPr>
                        </wps:wsp>
                        <wps:wsp>
                          <wps:cNvPr id="4" name="矩形: 圓角 1504721682"/>
                          <wps:cNvSpPr>
                            <a:spLocks noChangeArrowheads="1"/>
                          </wps:cNvSpPr>
                          <wps:spPr bwMode="auto">
                            <a:xfrm>
                              <a:off x="12" y="24118"/>
                              <a:ext cx="19755" cy="3423"/>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4B774FC9"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成果與討論</w:t>
                                </w:r>
                              </w:p>
                            </w:txbxContent>
                          </wps:txbx>
                          <wps:bodyPr rot="0" vert="horz" wrap="square" lIns="91440" tIns="45720" rIns="91440" bIns="45720" anchor="ctr" anchorCtr="0" upright="1">
                            <a:noAutofit/>
                          </wps:bodyPr>
                        </wps:wsp>
                        <wps:wsp>
                          <wps:cNvPr id="5" name="矩形: 圓角 1920744221"/>
                          <wps:cNvSpPr>
                            <a:spLocks noChangeArrowheads="1"/>
                          </wps:cNvSpPr>
                          <wps:spPr bwMode="auto">
                            <a:xfrm>
                              <a:off x="0" y="18045"/>
                              <a:ext cx="19754" cy="3423"/>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3B3CBE97"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實作與展示</w:t>
                                </w:r>
                              </w:p>
                            </w:txbxContent>
                          </wps:txbx>
                          <wps:bodyPr rot="0" vert="horz" wrap="square" lIns="91440" tIns="45720" rIns="91440" bIns="45720" anchor="ctr" anchorCtr="0" upright="1">
                            <a:noAutofit/>
                          </wps:bodyPr>
                        </wps:wsp>
                        <wps:wsp>
                          <wps:cNvPr id="6" name="箭號: 向下 15914411"/>
                          <wps:cNvSpPr>
                            <a:spLocks noChangeArrowheads="1"/>
                          </wps:cNvSpPr>
                          <wps:spPr bwMode="auto">
                            <a:xfrm>
                              <a:off x="7600" y="15544"/>
                              <a:ext cx="4657" cy="2517"/>
                            </a:xfrm>
                            <a:prstGeom prst="downArrow">
                              <a:avLst>
                                <a:gd name="adj1" fmla="val 50000"/>
                                <a:gd name="adj2" fmla="val 50000"/>
                              </a:avLst>
                            </a:prstGeom>
                            <a:solidFill>
                              <a:schemeClr val="accent1">
                                <a:lumMod val="60000"/>
                                <a:lumOff val="4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7" name="矩形: 圓角 541136870"/>
                          <wps:cNvSpPr>
                            <a:spLocks noChangeArrowheads="1"/>
                          </wps:cNvSpPr>
                          <wps:spPr bwMode="auto">
                            <a:xfrm>
                              <a:off x="0" y="12047"/>
                              <a:ext cx="19754" cy="3423"/>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24688844"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設計</w:t>
                                </w:r>
                              </w:p>
                            </w:txbxContent>
                          </wps:txbx>
                          <wps:bodyPr rot="0" vert="horz" wrap="square" lIns="91440" tIns="45720" rIns="91440" bIns="45720" anchor="ctr" anchorCtr="0" upright="1">
                            <a:noAutofit/>
                          </wps:bodyPr>
                        </wps:wsp>
                        <wps:wsp>
                          <wps:cNvPr id="8" name="矩形: 圓角 918197650"/>
                          <wps:cNvSpPr>
                            <a:spLocks noChangeArrowheads="1"/>
                          </wps:cNvSpPr>
                          <wps:spPr bwMode="auto">
                            <a:xfrm>
                              <a:off x="0" y="5997"/>
                              <a:ext cx="19754" cy="3424"/>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59405146"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文獻探討</w:t>
                                </w:r>
                              </w:p>
                            </w:txbxContent>
                          </wps:txbx>
                          <wps:bodyPr rot="0" vert="horz" wrap="square" lIns="91440" tIns="45720" rIns="91440" bIns="45720" anchor="ctr" anchorCtr="0" upright="1">
                            <a:noAutofit/>
                          </wps:bodyPr>
                        </wps:wsp>
                        <wps:wsp>
                          <wps:cNvPr id="9" name="箭號: 向下 394520107"/>
                          <wps:cNvSpPr>
                            <a:spLocks noChangeArrowheads="1"/>
                          </wps:cNvSpPr>
                          <wps:spPr bwMode="auto">
                            <a:xfrm>
                              <a:off x="7600" y="3496"/>
                              <a:ext cx="4657" cy="2517"/>
                            </a:xfrm>
                            <a:prstGeom prst="downArrow">
                              <a:avLst>
                                <a:gd name="adj1" fmla="val 50000"/>
                                <a:gd name="adj2" fmla="val 50000"/>
                              </a:avLst>
                            </a:prstGeom>
                            <a:solidFill>
                              <a:schemeClr val="accent1">
                                <a:lumMod val="60000"/>
                                <a:lumOff val="4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0" name="矩形: 圓角 1863027747"/>
                          <wps:cNvSpPr>
                            <a:spLocks noChangeArrowheads="1"/>
                          </wps:cNvSpPr>
                          <wps:spPr bwMode="auto">
                            <a:xfrm>
                              <a:off x="0" y="0"/>
                              <a:ext cx="19754" cy="3423"/>
                            </a:xfrm>
                            <a:prstGeom prst="roundRect">
                              <a:avLst>
                                <a:gd name="adj" fmla="val 16667"/>
                              </a:avLst>
                            </a:prstGeom>
                            <a:solidFill>
                              <a:schemeClr val="accent1">
                                <a:lumMod val="100000"/>
                                <a:lumOff val="0"/>
                              </a:schemeClr>
                            </a:solidFill>
                            <a:ln w="12700">
                              <a:solidFill>
                                <a:schemeClr val="bg1">
                                  <a:lumMod val="100000"/>
                                  <a:lumOff val="0"/>
                                </a:schemeClr>
                              </a:solidFill>
                              <a:miter lim="800000"/>
                              <a:headEnd/>
                              <a:tailEnd/>
                            </a:ln>
                          </wps:spPr>
                          <wps:txbx>
                            <w:txbxContent>
                              <w:p w14:paraId="137AC997"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緒論</w:t>
                                </w:r>
                              </w:p>
                            </w:txbxContent>
                          </wps:txbx>
                          <wps:bodyPr rot="0" vert="horz" wrap="square" lIns="91440" tIns="45720" rIns="91440" bIns="45720" anchor="ctr" anchorCtr="0" upright="1">
                            <a:noAutofit/>
                          </wps:bodyPr>
                        </wps:wsp>
                        <wps:wsp>
                          <wps:cNvPr id="11" name="箭號: 向下 1922057010"/>
                          <wps:cNvSpPr>
                            <a:spLocks noChangeArrowheads="1"/>
                          </wps:cNvSpPr>
                          <wps:spPr bwMode="auto">
                            <a:xfrm>
                              <a:off x="7548" y="9539"/>
                              <a:ext cx="4657" cy="2517"/>
                            </a:xfrm>
                            <a:prstGeom prst="downArrow">
                              <a:avLst>
                                <a:gd name="adj1" fmla="val 50000"/>
                                <a:gd name="adj2" fmla="val 50000"/>
                              </a:avLst>
                            </a:prstGeom>
                            <a:solidFill>
                              <a:schemeClr val="accent1">
                                <a:lumMod val="60000"/>
                                <a:lumOff val="4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2" name="箭號: 向下 1028075810"/>
                          <wps:cNvSpPr>
                            <a:spLocks noChangeArrowheads="1"/>
                          </wps:cNvSpPr>
                          <wps:spPr bwMode="auto">
                            <a:xfrm>
                              <a:off x="7612" y="21597"/>
                              <a:ext cx="4658" cy="2517"/>
                            </a:xfrm>
                            <a:prstGeom prst="downArrow">
                              <a:avLst>
                                <a:gd name="adj1" fmla="val 50000"/>
                                <a:gd name="adj2" fmla="val 50000"/>
                              </a:avLst>
                            </a:prstGeom>
                            <a:solidFill>
                              <a:schemeClr val="accent1">
                                <a:lumMod val="60000"/>
                                <a:lumOff val="4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13" name="箭號: 向下 1322417736"/>
                          <wps:cNvSpPr>
                            <a:spLocks noChangeArrowheads="1"/>
                          </wps:cNvSpPr>
                          <wps:spPr bwMode="auto">
                            <a:xfrm>
                              <a:off x="7612" y="27674"/>
                              <a:ext cx="4658" cy="2517"/>
                            </a:xfrm>
                            <a:prstGeom prst="downArrow">
                              <a:avLst>
                                <a:gd name="adj1" fmla="val 50000"/>
                                <a:gd name="adj2" fmla="val 50000"/>
                              </a:avLst>
                            </a:prstGeom>
                            <a:solidFill>
                              <a:schemeClr val="accent1">
                                <a:lumMod val="60000"/>
                                <a:lumOff val="4000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g:grpSp>
                      <wps:wsp>
                        <wps:cNvPr id="14" name="文字方塊 1"/>
                        <wps:cNvSpPr txBox="1">
                          <a:spLocks noChangeArrowheads="1"/>
                        </wps:cNvSpPr>
                        <wps:spPr bwMode="auto">
                          <a:xfrm>
                            <a:off x="0" y="45148"/>
                            <a:ext cx="19761" cy="34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94738E" w14:textId="0AFB9D51" w:rsidR="005E7F9C" w:rsidRPr="00F80740" w:rsidRDefault="005E7F9C" w:rsidP="005E7F9C">
                              <w:pPr>
                                <w:pStyle w:val="a9"/>
                                <w:jc w:val="center"/>
                              </w:pPr>
                              <w:bookmarkStart w:id="14" w:name="_Ref1550646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D3EAE">
                                <w:rPr>
                                  <w:noProof/>
                                </w:rPr>
                                <w:t>1</w:t>
                              </w:r>
                              <w:r>
                                <w:fldChar w:fldCharType="end"/>
                              </w:r>
                              <w:bookmarkEnd w:id="14"/>
                              <w:r>
                                <w:rPr>
                                  <w:rFonts w:hint="eastAsia"/>
                                </w:rPr>
                                <w:t>論文架構圖</w:t>
                              </w:r>
                            </w:p>
                          </w:txbxContent>
                        </wps:txbx>
                        <wps:bodyPr rot="0" vert="horz" wrap="square" lIns="0" tIns="0" rIns="0" bIns="0" anchor="t" anchorCtr="0" upright="1">
                          <a:noAutofit/>
                        </wps:bodyPr>
                      </wps:wsp>
                    </wpg:wgp>
                  </a:graphicData>
                </a:graphic>
                <wp14:sizeRelH relativeFrom="margin">
                  <wp14:pctWidth>0</wp14:pctWidth>
                </wp14:sizeRelH>
                <wp14:sizeRelV relativeFrom="page">
                  <wp14:pctHeight>0</wp14:pctHeight>
                </wp14:sizeRelV>
              </wp:anchor>
            </w:drawing>
          </mc:Choice>
          <mc:Fallback>
            <w:pict>
              <v:group w14:anchorId="17015EAF" id="群組 3" o:spid="_x0000_s1026" style="position:absolute;left:0;text-align:left;margin-left:129.7pt;margin-top:172.1pt;width:155.6pt;height:382.5pt;z-index:251660288;mso-position-horizontal-relative:margin;mso-position-vertical-relative:margin;mso-width-relative:margin" coordsize="19761,485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">
                <v:group id="群組 4" o:spid="_x0000_s1027" style="position:absolute;width:19761;height:44577" coordsize="19767,335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oundrect id="矩形: 圓角 451810686" o:spid="_x0000_s1028" style="position:absolute;left:12;top:30116;width:19755;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" fillcolor="#4472c4 [3204]" strokecolor="white [3212]" strokeweight="1pt">
                    <v:stroke joinstyle="miter"/>
                    <v:textbox>
                      <w:txbxContent>
                        <w:p w14:paraId="2D37A9BC"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結論與未來研究方向</w:t>
                          </w:r>
                        </w:p>
                      </w:txbxContent>
                    </v:textbox>
                  </v:roundrect>
                  <v:roundrect id="矩形: 圓角 1504721682" o:spid="_x0000_s1029" style="position:absolute;left:12;top:24118;width:19755;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" fillcolor="#4472c4 [3204]" strokecolor="white [3212]" strokeweight="1pt">
                    <v:stroke joinstyle="miter"/>
                    <v:textbox>
                      <w:txbxContent>
                        <w:p w14:paraId="4B774FC9"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成果與討論</w:t>
                          </w:r>
                        </w:p>
                      </w:txbxContent>
                    </v:textbox>
                  </v:roundrect>
                  <v:roundrect id="矩形: 圓角 1920744221" o:spid="_x0000_s1030" style="position:absolute;top:18045;width:19754;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" fillcolor="#4472c4 [3204]" strokecolor="white [3212]" strokeweight="1pt">
                    <v:stroke joinstyle="miter"/>
                    <v:textbox>
                      <w:txbxContent>
                        <w:p w14:paraId="3B3CBE97"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實作與展示</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箭號: 向下 15914411" o:spid="_x0000_s1031" type="#_x0000_t67" style="position:absolute;left:7600;top:15544;width:4657;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" adj="10800" fillcolor="#8eaadb [1940]" stroked="f" strokeweight="1pt"/>
                  <v:roundrect id="矩形: 圓角 541136870" o:spid="_x0000_s1032" style="position:absolute;top:12047;width:19754;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" fillcolor="#4472c4 [3204]" strokecolor="white [3212]" strokeweight="1pt">
                    <v:stroke joinstyle="miter"/>
                    <v:textbox>
                      <w:txbxContent>
                        <w:p w14:paraId="24688844"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系統設計</w:t>
                          </w:r>
                        </w:p>
                      </w:txbxContent>
                    </v:textbox>
                  </v:roundrect>
                  <v:roundrect id="矩形: 圓角 918197650" o:spid="_x0000_s1033" style="position:absolute;top:5997;width:19754;height:34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" fillcolor="#4472c4 [3204]" strokecolor="white [3212]" strokeweight="1pt">
                    <v:stroke joinstyle="miter"/>
                    <v:textbox>
                      <w:txbxContent>
                        <w:p w14:paraId="59405146"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文獻探討</w:t>
                          </w:r>
                        </w:p>
                      </w:txbxContent>
                    </v:textbox>
                  </v:roundrect>
                  <v:shape id="箭號: 向下 394520107" o:spid="_x0000_s1034" type="#_x0000_t67" style="position:absolute;left:7600;top:3496;width:4657;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" adj="10800" fillcolor="#8eaadb [1940]" stroked="f" strokeweight="1pt"/>
                  <v:roundrect id="矩形: 圓角 1863027747" o:spid="_x0000_s1035" style="position:absolute;width:19754;height:342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" fillcolor="#4472c4 [3204]" strokecolor="white [3212]" strokeweight="1pt">
                    <v:stroke joinstyle="miter"/>
                    <v:textbox>
                      <w:txbxContent>
                        <w:p w14:paraId="137AC997" w14:textId="77777777" w:rsidR="005E7F9C" w:rsidRDefault="005E7F9C" w:rsidP="005E7F9C">
                          <w:pPr>
                            <w:jc w:val="center"/>
                            <w:rPr>
                              <w:rFonts w:ascii="標楷體" w:hAnsi="標楷體"/>
                              <w:color w:val="FFFFFF" w:themeColor="light1"/>
                              <w:kern w:val="24"/>
                              <w:szCs w:val="24"/>
                            </w:rPr>
                          </w:pPr>
                          <w:r>
                            <w:rPr>
                              <w:rFonts w:ascii="標楷體" w:hAnsi="標楷體" w:hint="eastAsia"/>
                              <w:color w:val="FFFFFF" w:themeColor="light1"/>
                              <w:kern w:val="24"/>
                            </w:rPr>
                            <w:t>緒論</w:t>
                          </w:r>
                        </w:p>
                      </w:txbxContent>
                    </v:textbox>
                  </v:roundrect>
                  <v:shape id="箭號: 向下 1922057010" o:spid="_x0000_s1036" type="#_x0000_t67" style="position:absolute;left:7548;top:9539;width:4657;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" adj="10800" fillcolor="#8eaadb [1940]" stroked="f" strokeweight="1pt"/>
                  <v:shape id="箭號: 向下 1028075810" o:spid="_x0000_s1037" type="#_x0000_t67" style="position:absolute;left:7612;top:21597;width:4658;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" adj="10800" fillcolor="#8eaadb [1940]" stroked="f" strokeweight="1pt"/>
                  <v:shape id="箭號: 向下 1322417736" o:spid="_x0000_s1038" type="#_x0000_t67" style="position:absolute;left:7612;top:27674;width:4658;height:25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" adj="10800" fillcolor="#8eaadb [1940]" stroked="f" strokeweight="1pt"/>
                </v:group>
                <v:shapetype id="_x0000_t202" coordsize="21600,21600" o:spt="202" path="m,l,21600r21600,l21600,xe">
                  <v:stroke joinstyle="miter"/>
                  <v:path gradientshapeok="t" o:connecttype="rect"/>
                </v:shapetype>
                <v:shape id="文字方塊 1" o:spid="_x0000_s1039" type="#_x0000_t202" style="position:absolute;top:45148;width:19761;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894738E" w14:textId="0AFB9D51" w:rsidR="005E7F9C" w:rsidRPr="00F80740" w:rsidRDefault="005E7F9C" w:rsidP="005E7F9C">
                        <w:pPr>
                          <w:pStyle w:val="a9"/>
                          <w:jc w:val="center"/>
                        </w:pPr>
                        <w:bookmarkStart w:id="15" w:name="_Ref1550646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4D3EAE">
                          <w:rPr>
                            <w:noProof/>
                          </w:rPr>
                          <w:t>1</w:t>
                        </w:r>
                        <w:r>
                          <w:fldChar w:fldCharType="end"/>
                        </w:r>
                        <w:bookmarkEnd w:id="15"/>
                        <w:r>
                          <w:rPr>
                            <w:rFonts w:hint="eastAsia"/>
                          </w:rPr>
                          <w:t>論文架構圖</w:t>
                        </w:r>
                      </w:p>
                    </w:txbxContent>
                  </v:textbox>
                </v:shape>
                <w10:wrap type="square" anchorx="margin" anchory="margin"/>
              </v:group>
            </w:pict>
          </mc:Fallback>
        </mc:AlternateContent>
      </w:r>
    </w:p>
    <w:p w14:paraId="4CA97CB1" w14:textId="35F7D81C" w:rsidR="005E7F9C" w:rsidRDefault="005E7F9C" w:rsidP="00736DCC">
      <w:pPr>
        <w:ind w:firstLine="480"/>
        <w:rPr>
          <w:rFonts w:ascii="標楷體" w:hAnsi="標楷體"/>
          <w:color w:val="FFFFFF" w:themeColor="light1"/>
          <w:kern w:val="24"/>
        </w:rPr>
      </w:pPr>
    </w:p>
    <w:p w14:paraId="0664BB6C" w14:textId="77777777" w:rsidR="00256043" w:rsidRDefault="00256043" w:rsidP="00256043">
      <w:pPr>
        <w:pStyle w:val="1"/>
        <w:pageBreakBefore/>
        <w:jc w:val="center"/>
      </w:pPr>
      <w:r>
        <w:rPr>
          <w:rFonts w:hint="eastAsia"/>
          <w:b w:val="0"/>
          <w:bCs w:val="0"/>
        </w:rPr>
        <w:lastRenderedPageBreak/>
        <w:t>二</w:t>
      </w:r>
      <w:r w:rsidRPr="006024F2">
        <w:rPr>
          <w:rFonts w:hint="eastAsia"/>
          <w:b w:val="0"/>
          <w:bCs w:val="0"/>
        </w:rPr>
        <w:t>、</w:t>
      </w:r>
      <w:r>
        <w:rPr>
          <w:rFonts w:hint="eastAsia"/>
        </w:rPr>
        <w:t xml:space="preserve"> </w:t>
      </w:r>
      <w:r>
        <w:rPr>
          <w:rFonts w:hint="eastAsia"/>
        </w:rPr>
        <w:t>文獻探討</w:t>
      </w:r>
    </w:p>
    <w:p w14:paraId="2D557B7E" w14:textId="102C08F6" w:rsidR="000B0CCC" w:rsidRDefault="00256043" w:rsidP="009F64AC">
      <w:pPr>
        <w:pStyle w:val="2"/>
      </w:pPr>
      <w:bookmarkStart w:id="16" w:name="_Toc152607292"/>
      <w:r>
        <w:t>2.</w:t>
      </w:r>
      <w:r w:rsidRPr="008C042B">
        <w:rPr>
          <w:rFonts w:hint="eastAsia"/>
        </w:rPr>
        <w:t>1</w:t>
      </w:r>
      <w:bookmarkEnd w:id="16"/>
      <w:r w:rsidR="00386779">
        <w:rPr>
          <w:rFonts w:hint="eastAsia"/>
        </w:rPr>
        <w:t>問</w:t>
      </w:r>
      <w:r w:rsidR="00207B5F">
        <w:rPr>
          <w:rFonts w:hint="eastAsia"/>
        </w:rPr>
        <w:t>題追蹤</w:t>
      </w:r>
      <w:r w:rsidR="00386779">
        <w:rPr>
          <w:rFonts w:hint="eastAsia"/>
        </w:rPr>
        <w:t>系統</w:t>
      </w:r>
      <w:bookmarkStart w:id="17" w:name="_Hlk156150155"/>
      <w:r w:rsidR="0069799C" w:rsidRPr="00EA38DB">
        <w:rPr>
          <w:rFonts w:hint="eastAsia"/>
        </w:rPr>
        <w:t>(</w:t>
      </w:r>
      <w:r w:rsidR="00207B5F" w:rsidRPr="00207B5F">
        <w:t>Issue Tracking System, ITS</w:t>
      </w:r>
      <w:r w:rsidR="0069799C" w:rsidRPr="00EA38DB">
        <w:rPr>
          <w:rFonts w:hint="eastAsia"/>
        </w:rPr>
        <w:t>)</w:t>
      </w:r>
    </w:p>
    <w:bookmarkEnd w:id="17"/>
    <w:p w14:paraId="36881E89" w14:textId="328EED12" w:rsidR="005B0EAA" w:rsidRPr="005B0EAA" w:rsidRDefault="00386779" w:rsidP="00207C1A">
      <w:r>
        <w:tab/>
      </w:r>
      <w:r w:rsidR="001133A8" w:rsidRPr="001133A8">
        <w:rPr>
          <w:rFonts w:hint="eastAsia"/>
          <w:color w:val="0070C0"/>
        </w:rPr>
        <w:t>(</w:t>
      </w:r>
      <w:r w:rsidR="001133A8" w:rsidRPr="001133A8">
        <w:rPr>
          <w:rFonts w:hint="eastAsia"/>
          <w:color w:val="0070C0"/>
        </w:rPr>
        <w:t>我覺得從問答系統講起範圍有點太大了</w:t>
      </w:r>
      <w:r w:rsidR="001133A8" w:rsidRPr="001133A8">
        <w:rPr>
          <w:rFonts w:hint="eastAsia"/>
          <w:color w:val="0070C0"/>
        </w:rPr>
        <w:t>,</w:t>
      </w:r>
      <w:r w:rsidR="001133A8" w:rsidRPr="001133A8">
        <w:rPr>
          <w:rFonts w:hint="eastAsia"/>
          <w:color w:val="0070C0"/>
        </w:rPr>
        <w:t>是不是聚焦在測試案例異常事件查詢系統就好</w:t>
      </w:r>
      <w:r w:rsidR="00D04C34" w:rsidRPr="00D04C34">
        <w:rPr>
          <w:color w:val="FF0000"/>
        </w:rPr>
        <w:sym w:font="Wingdings" w:char="F0E0"/>
      </w:r>
      <w:r w:rsidR="00D04C34" w:rsidRPr="00D04C34">
        <w:rPr>
          <w:rFonts w:hint="eastAsia"/>
          <w:color w:val="FF0000"/>
        </w:rPr>
        <w:t>第一章</w:t>
      </w:r>
      <w:r w:rsidR="00D04C34">
        <w:rPr>
          <w:rFonts w:hint="eastAsia"/>
          <w:color w:val="FF0000"/>
        </w:rPr>
        <w:t>有不少</w:t>
      </w:r>
      <w:r w:rsidR="00D04C34" w:rsidRPr="00D04C34">
        <w:rPr>
          <w:rFonts w:hint="eastAsia"/>
          <w:color w:val="FF0000"/>
        </w:rPr>
        <w:t>描述有關</w:t>
      </w:r>
      <w:r w:rsidR="00D04C34">
        <w:rPr>
          <w:rFonts w:hint="eastAsia"/>
          <w:color w:val="FF0000"/>
        </w:rPr>
        <w:t>ITS</w:t>
      </w:r>
      <w:r w:rsidR="00D04C34">
        <w:rPr>
          <w:rFonts w:hint="eastAsia"/>
          <w:color w:val="FF0000"/>
        </w:rPr>
        <w:t>的關鍵字</w:t>
      </w:r>
      <w:r w:rsidR="00D04C34" w:rsidRPr="00D04C34">
        <w:rPr>
          <w:rFonts w:hint="eastAsia"/>
          <w:color w:val="FF0000"/>
        </w:rPr>
        <w:t>檢索功能</w:t>
      </w:r>
      <w:r w:rsidR="00D04C34">
        <w:rPr>
          <w:rFonts w:hint="eastAsia"/>
          <w:color w:val="FF0000"/>
        </w:rPr>
        <w:t>，思考應該可以寫這小節，而不寫問答系統</w:t>
      </w:r>
      <w:r w:rsidR="00215026" w:rsidRPr="00215026">
        <w:rPr>
          <w:rFonts w:hint="eastAsia"/>
          <w:color w:val="0070C0"/>
        </w:rPr>
        <w:t xml:space="preserve"> </w:t>
      </w:r>
      <w:r w:rsidR="00215026" w:rsidRPr="00215026">
        <w:rPr>
          <w:rFonts w:hint="eastAsia"/>
          <w:color w:val="0070C0"/>
        </w:rPr>
        <w:t>我覺得</w:t>
      </w:r>
      <w:r w:rsidR="00215026" w:rsidRPr="00215026">
        <w:rPr>
          <w:rFonts w:hint="eastAsia"/>
          <w:color w:val="0070C0"/>
        </w:rPr>
        <w:t>ITS</w:t>
      </w:r>
      <w:r w:rsidR="00215026" w:rsidRPr="00215026">
        <w:rPr>
          <w:rFonts w:hint="eastAsia"/>
          <w:color w:val="0070C0"/>
        </w:rPr>
        <w:t>比較好</w:t>
      </w:r>
      <w:r w:rsidR="00215026">
        <w:rPr>
          <w:rFonts w:hint="eastAsia"/>
          <w:color w:val="0070C0"/>
        </w:rPr>
        <w:t>,</w:t>
      </w:r>
      <w:r w:rsidR="00215026">
        <w:rPr>
          <w:rFonts w:hint="eastAsia"/>
          <w:color w:val="0070C0"/>
        </w:rPr>
        <w:t>但不用花太多篇幅介紹</w:t>
      </w:r>
      <w:r w:rsidR="00215026">
        <w:rPr>
          <w:rFonts w:hint="eastAsia"/>
          <w:color w:val="0070C0"/>
        </w:rPr>
        <w:t>ITS</w:t>
      </w:r>
      <w:r w:rsidR="00215026">
        <w:rPr>
          <w:rFonts w:hint="eastAsia"/>
          <w:color w:val="0070C0"/>
        </w:rPr>
        <w:t>本身是什麼</w:t>
      </w:r>
      <w:r w:rsidR="00215026">
        <w:rPr>
          <w:rFonts w:hint="eastAsia"/>
          <w:color w:val="0070C0"/>
        </w:rPr>
        <w:t>,</w:t>
      </w:r>
      <w:r w:rsidR="00215026">
        <w:rPr>
          <w:rFonts w:hint="eastAsia"/>
          <w:color w:val="0070C0"/>
        </w:rPr>
        <w:t>大概最多</w:t>
      </w:r>
      <w:r w:rsidR="00215026">
        <w:rPr>
          <w:rFonts w:hint="eastAsia"/>
          <w:color w:val="0070C0"/>
        </w:rPr>
        <w:t>2</w:t>
      </w:r>
      <w:r w:rsidR="00215026">
        <w:rPr>
          <w:rFonts w:hint="eastAsia"/>
          <w:color w:val="0070C0"/>
        </w:rPr>
        <w:t>段就好</w:t>
      </w:r>
      <w:r w:rsidR="00215026">
        <w:rPr>
          <w:rFonts w:hint="eastAsia"/>
          <w:color w:val="0070C0"/>
        </w:rPr>
        <w:t xml:space="preserve">, </w:t>
      </w:r>
      <w:r w:rsidR="00215026">
        <w:rPr>
          <w:rFonts w:hint="eastAsia"/>
          <w:color w:val="0070C0"/>
        </w:rPr>
        <w:t>可以介紹多一點相關研究怎麼做</w:t>
      </w:r>
      <w:bookmarkStart w:id="18" w:name="_GoBack"/>
      <w:bookmarkEnd w:id="18"/>
      <w:r w:rsidR="00215026">
        <w:rPr>
          <w:rFonts w:hint="eastAsia"/>
          <w:color w:val="0070C0"/>
        </w:rPr>
        <w:t>的</w:t>
      </w:r>
      <w:r w:rsidR="001133A8" w:rsidRPr="001133A8">
        <w:rPr>
          <w:rFonts w:hint="eastAsia"/>
          <w:color w:val="0070C0"/>
        </w:rPr>
        <w:t>)</w:t>
      </w:r>
      <w:r w:rsidR="00207C1A" w:rsidRPr="005B0EAA">
        <w:t xml:space="preserve"> </w:t>
      </w:r>
    </w:p>
    <w:p w14:paraId="791E866E" w14:textId="4C29F7B1" w:rsidR="00480D03" w:rsidRDefault="00B00C4C" w:rsidP="00480D03">
      <w:r>
        <w:tab/>
      </w:r>
      <w:r w:rsidR="009B4141">
        <w:rPr>
          <w:rFonts w:hint="eastAsia"/>
        </w:rPr>
        <w:t>問題追蹤系統</w:t>
      </w:r>
      <w:r w:rsidR="009B4141" w:rsidRPr="009B4141">
        <w:t>(Issue Tracking System, ITS)</w:t>
      </w:r>
      <w:r w:rsidR="009B4141">
        <w:rPr>
          <w:rFonts w:hint="eastAsia"/>
        </w:rPr>
        <w:t>又稱缺陷追蹤系統</w:t>
      </w:r>
      <w:r w:rsidR="009B4141">
        <w:rPr>
          <w:rFonts w:hint="eastAsia"/>
        </w:rPr>
        <w:t>(Bug</w:t>
      </w:r>
      <w:r w:rsidR="009B4141" w:rsidRPr="009B4141">
        <w:t xml:space="preserve"> Tracking System, </w:t>
      </w:r>
      <w:r w:rsidR="009B4141">
        <w:rPr>
          <w:rFonts w:hint="eastAsia"/>
        </w:rPr>
        <w:t>B</w:t>
      </w:r>
      <w:r w:rsidR="009B4141" w:rsidRPr="009B4141">
        <w:t>TS)</w:t>
      </w:r>
      <w:r w:rsidR="005B0EAA">
        <w:fldChar w:fldCharType="begin"/>
      </w:r>
      <w:r w:rsidR="005B0EAA">
        <w:instrText xml:space="preserve"> ADDIN ZOTERO_ITEM CSL_CITATION {"citationID":"RRMMpbUN","properties":{"formattedCitation":"(Jan\\uc0\\u225{}k, n.d.)","plainCitation":"(Janák, n.d.)","noteIndex":0},"citationItems":[{"id":121,"uris":["http://zotero.org/users/local/EM6uUZ6m/items/NMCSYCAS"],"itemData":{"id":121,"type":"article-journal","language":"en","source":"Zotero","title":"Issue Tracking Systems","author":[{"family":"Janák","given":"Jiří"}]}}],"schema":"https://github.com/citation-style-language/schema/raw/master/csl-citation.json"} </w:instrText>
      </w:r>
      <w:r w:rsidR="005B0EAA">
        <w:fldChar w:fldCharType="separate"/>
      </w:r>
      <w:r w:rsidR="005B0EAA" w:rsidRPr="005B0EAA">
        <w:rPr>
          <w:rFonts w:cs="Times New Roman"/>
          <w:kern w:val="0"/>
        </w:rPr>
        <w:t xml:space="preserve">(Janák, </w:t>
      </w:r>
      <w:r w:rsidR="00207C1A">
        <w:rPr>
          <w:rFonts w:cs="Times New Roman"/>
          <w:kern w:val="0"/>
        </w:rPr>
        <w:t>2009</w:t>
      </w:r>
      <w:r w:rsidR="005B0EAA" w:rsidRPr="005B0EAA">
        <w:rPr>
          <w:rFonts w:cs="Times New Roman"/>
          <w:kern w:val="0"/>
        </w:rPr>
        <w:t>)</w:t>
      </w:r>
      <w:r w:rsidR="005B0EAA">
        <w:fldChar w:fldCharType="end"/>
      </w:r>
      <w:r w:rsidR="009B4141">
        <w:rPr>
          <w:rFonts w:hint="eastAsia"/>
        </w:rPr>
        <w:t>，在軟體開發和</w:t>
      </w:r>
      <w:r w:rsidR="00046D4F">
        <w:rPr>
          <w:rFonts w:hint="eastAsia"/>
        </w:rPr>
        <w:t>資訊科技產業</w:t>
      </w:r>
      <w:r w:rsidR="00207C1A">
        <w:rPr>
          <w:rFonts w:hint="eastAsia"/>
        </w:rPr>
        <w:t>已被廣泛使用</w:t>
      </w:r>
      <w:r w:rsidR="00CF097A">
        <w:fldChar w:fldCharType="begin"/>
      </w:r>
      <w:r w:rsidR="00CF097A">
        <w:instrText xml:space="preserve"> ADDIN ZOTERO_ITEM CSL_CITATION {"citationID":"i1pqpfgj","properties":{"formattedCitation":"(Lessel et al., 2015)","plainCitation":"(Lessel et al., 2015)","noteIndex":0},"citationItems":[{"id":118,"uris":["http://zotero.org/users/local/EM6uUZ6m/items/7RFQYNHS"],"itemData":{"id":118,"type":"paper-conference","abstract":"In this paper we describe the concept and system design of a novel tracking system for deviations and disturbances in a production environment. We motivate the need for such a system by reporting our observations of two production systems of German manufacturing companies. Our envisioned system focuses on helping and motivating people to digitally document the problems, potential causes and steps to overcome the issues more thoroughly and provide capabilities that make these easily accessible at the point in time when they are needed. Such a functionality is not only helpful for problem solving in the general production system itself, but can also be used for other specific aspects of it, e.g. errors requiring documentation in the manual end-assembly that can also profit from the same strategies.","collection-title":"CHI EA '15","container-title":"Proceedings of the 33rd Annual ACM Conference Extended Abstracts on Human Factors in Computing Systems","DOI":"10.1145/2702613.2732720","event-place":"New York, NY, USA","ISBN":"978-1-4503-3146-3","page":"1809–1814","publisher":"Association for Computing Machinery","publisher-place":"New York, NY, USA","source":"ACM Digital Library","title":"Towards a Novel Issue Tracking System for \"Industry 4.0\" Environments","URL":"https://dl.acm.org/doi/10.1145/2702613.2732720","author":[{"family":"Lessel","given":"Pascal"},{"family":"Müller","given":"Marc"},{"family":"Krüger","given":"Antonio"}],"accessed":{"date-parts":[["2024",1,14]]},"issued":{"date-parts":[["2015",4,18]]}}}],"schema":"https://github.com/citation-style-language/schema/raw/master/csl-citation.json"} </w:instrText>
      </w:r>
      <w:r w:rsidR="00CF097A">
        <w:fldChar w:fldCharType="separate"/>
      </w:r>
      <w:r w:rsidR="00CF097A" w:rsidRPr="00CF097A">
        <w:rPr>
          <w:rFonts w:cs="Times New Roman"/>
        </w:rPr>
        <w:t>(Lessel et al., 2015)</w:t>
      </w:r>
      <w:r w:rsidR="00CF097A">
        <w:fldChar w:fldCharType="end"/>
      </w:r>
      <w:r w:rsidR="009B4141">
        <w:rPr>
          <w:rFonts w:hint="eastAsia"/>
        </w:rPr>
        <w:t>，</w:t>
      </w:r>
      <w:r w:rsidR="00046D4F">
        <w:rPr>
          <w:rFonts w:hint="eastAsia"/>
        </w:rPr>
        <w:t>經常使用問題追蹤系統來支援問題管理流程，</w:t>
      </w:r>
      <w:r w:rsidR="006C1D46">
        <w:rPr>
          <w:rFonts w:hint="eastAsia"/>
        </w:rPr>
        <w:t>包含</w:t>
      </w:r>
      <w:r w:rsidR="006C1D46" w:rsidRPr="006C1D46">
        <w:rPr>
          <w:rFonts w:hint="eastAsia"/>
        </w:rPr>
        <w:t>報告、</w:t>
      </w:r>
      <w:r w:rsidR="006C1D46">
        <w:rPr>
          <w:rFonts w:hint="eastAsia"/>
        </w:rPr>
        <w:t>指派</w:t>
      </w:r>
      <w:r w:rsidR="006C1D46" w:rsidRPr="006C1D46">
        <w:rPr>
          <w:rFonts w:hint="eastAsia"/>
        </w:rPr>
        <w:t>、追蹤、解決和歸檔</w:t>
      </w:r>
      <w:r w:rsidR="006C1D46">
        <w:rPr>
          <w:rFonts w:hint="eastAsia"/>
        </w:rPr>
        <w:t>，</w:t>
      </w:r>
      <w:r w:rsidR="00480D03">
        <w:rPr>
          <w:rFonts w:hint="eastAsia"/>
        </w:rPr>
        <w:t>在</w:t>
      </w:r>
      <w:r w:rsidR="00046D4F">
        <w:rPr>
          <w:rFonts w:hint="eastAsia"/>
        </w:rPr>
        <w:t>產品生命週期的後期階段追蹤</w:t>
      </w:r>
      <w:r w:rsidR="00480D03">
        <w:rPr>
          <w:rFonts w:hint="eastAsia"/>
        </w:rPr>
        <w:t>問題</w:t>
      </w:r>
      <w:r w:rsidR="00046D4F">
        <w:rPr>
          <w:rFonts w:hint="eastAsia"/>
        </w:rPr>
        <w:t>報告來</w:t>
      </w:r>
      <w:r w:rsidR="00480D03">
        <w:rPr>
          <w:rFonts w:hint="eastAsia"/>
        </w:rPr>
        <w:t>控制</w:t>
      </w:r>
      <w:r w:rsidR="00046D4F">
        <w:rPr>
          <w:rFonts w:hint="eastAsia"/>
        </w:rPr>
        <w:t>產品</w:t>
      </w:r>
      <w:r w:rsidR="00480D03">
        <w:rPr>
          <w:rFonts w:hint="eastAsia"/>
        </w:rPr>
        <w:t>的</w:t>
      </w:r>
      <w:r w:rsidR="00046D4F">
        <w:rPr>
          <w:rFonts w:hint="eastAsia"/>
        </w:rPr>
        <w:t>品質</w:t>
      </w:r>
      <w:r w:rsidR="003F6BC0">
        <w:fldChar w:fldCharType="begin"/>
      </w:r>
      <w:r w:rsidR="003F6BC0">
        <w:instrText xml:space="preserve"> ADDIN ZOTERO_ITEM CSL_CITATION {"citationID":"hZxi6VkB","properties":{"formattedCitation":"(Tran et al., 2009)","plainCitation":"(Tran et al., 2009)","noteIndex":0},"citationItems":[{"id":117,"uris":["http://zotero.org/users/local/EM6uUZ6m/items/GH5QNW5W"],"itemData":{"id":117,"type":"article-journal","abstract":"The Web has become an important knowledge source for resolving system installation problems and for working around software bugs. In particular, web-based bug tracking systems offer large archives of useful troubleshooting advice. However, searching bug tracking systems can be time consuming since generic search engines do not take advantage of the semi-structured knowledge recorded in bug tracking systems. We present work towards a semantics-based bug search system which tries to take advantage of the semi-structured data found in many widely used bug tracking systems. We present a study of bug tracking systems and we describe how to crawl them in order to extract semi-structured data. We describe a unified data model to store bug tracking data. The model has been derived from the analysis of the most popular systems. Finally, we describe how the crawled data can be fed into a semantic search engine to facilitate semantic search.","container-title":"Journal of Network and Systems Management","DOI":"10.1007/s10922-009-9134-4","ISSN":"1573-7705","issue":"3","journalAbbreviation":"J Netw Syst Manage","language":"en","page":"285-308","source":"Springer Link","title":"Applying Semantic Techniques to Search and Analyze Bug Tracking Data","volume":"17","author":[{"family":"Tran","given":"Ha Manh"},{"family":"Lange","given":"Christoph"},{"family":"Chulkov","given":"Georgi"},{"family":"Schönwälder","given":"Jürgen"},{"family":"Kohlhase","given":"Michael"}],"issued":{"date-parts":[["2009",9,1]]}}}],"schema":"https://github.com/citation-style-language/schema/raw/master/csl-citation.json"} </w:instrText>
      </w:r>
      <w:r w:rsidR="003F6BC0">
        <w:fldChar w:fldCharType="separate"/>
      </w:r>
      <w:r w:rsidR="003F6BC0" w:rsidRPr="003F6BC0">
        <w:rPr>
          <w:rFonts w:cs="Times New Roman"/>
        </w:rPr>
        <w:t>(Tran et al., 2009)</w:t>
      </w:r>
      <w:r w:rsidR="003F6BC0">
        <w:fldChar w:fldCharType="end"/>
      </w:r>
      <w:r w:rsidR="00046D4F">
        <w:rPr>
          <w:rFonts w:hint="eastAsia"/>
        </w:rPr>
        <w:t>。</w:t>
      </w:r>
      <w:r w:rsidR="00E714AF">
        <w:rPr>
          <w:rFonts w:hint="eastAsia"/>
        </w:rPr>
        <w:t>異常</w:t>
      </w:r>
      <w:r w:rsidR="009E2967">
        <w:rPr>
          <w:rFonts w:hint="eastAsia"/>
        </w:rPr>
        <w:t>檢測在管理電腦系統中扮演著重要角色，電腦系統越複雜，問題的檢測就越困難，系統人員會觀察和分析異常事件，然後建立並提交一份問題報告到問題追蹤系統以待解決</w:t>
      </w:r>
      <w:r w:rsidR="009E2967">
        <w:fldChar w:fldCharType="begin"/>
      </w:r>
      <w:r w:rsidR="009E2967">
        <w:instrText xml:space="preserve"> ADDIN ZOTERO_ITEM CSL_CITATION {"citationID":"m0vZO384","properties":{"formattedCitation":"(Tran et al., 2019)","plainCitation":"(Tran et al., 2019)","noteIndex":0},"citationItems":[{"id":125,"uris":["http://zotero.org/users/local/EM6uUZ6m/items/ZKG6Y8R7"],"itemData":{"id":125,"type":"article-journal","abstract":"Bug tracking systems manage bug reports for assuring the quality of software products. A bug report (alsoreferred as trouble, problem, ticket or defect) contains several features for problem management and resolution purposes. Severity and priority are two essential features of a bug report that define the effect level and fixing order of the bug. Determining these features is challenging and depends heavily on human being, e.g., software developers or system operators, especially for assessing a large number of error and warning events occurring on software products or network services. This study first proposes a comparison of machine learning techniques for assessing severity and priority for software bug reports and then chooses an approach of using optimal decision trees, or random forest, for further investigation. This approach aims at constructing multiple decision trees based on the subsets of the existing bug dataset and features, and then selecting the best decision trees to assess the severity and priority of new bugs. The approach can be applied for detecting and forecasting faults in large, complex communication networks and distributed systems today. We have presented the applicability of random forest for bug report analysis and performed several experiments on software bug datasets obtained from open source bug tracking systems. Random forest yields an average accuracy score of 0.75 that can be sufficient for assisting system operators in determining these features. We have provided some analysis of the experimental results.","container-title":"SN Computer Science","DOI":"10.1007/s42979-019-0004-1","ISSN":"2661-8907","issue":"1","journalAbbreviation":"SN COMPUT. SCI.","language":"en","page":"4","source":"Springer Link","title":"An Analysis of Software Bug Reports Using Machine Learning Techniques","volume":"1","author":[{"family":"Tran","given":"Ha Manh"},{"family":"Le","given":"Son Thanh"},{"family":"Nguyen","given":"Sinh Van"},{"family":"Ho","given":"Phong Thanh"}],"issued":{"date-parts":[["2019",6,29]]}}}],"schema":"https://github.com/citation-style-language/schema/raw/master/csl-citation.json"} </w:instrText>
      </w:r>
      <w:r w:rsidR="009E2967">
        <w:fldChar w:fldCharType="separate"/>
      </w:r>
      <w:r w:rsidR="009E2967" w:rsidRPr="009E2967">
        <w:rPr>
          <w:rFonts w:cs="Times New Roman"/>
        </w:rPr>
        <w:t>(Tran et al., 2019)</w:t>
      </w:r>
      <w:r w:rsidR="009E2967">
        <w:fldChar w:fldCharType="end"/>
      </w:r>
      <w:r w:rsidR="009E2967">
        <w:rPr>
          <w:rFonts w:hint="eastAsia"/>
        </w:rPr>
        <w:t>。</w:t>
      </w:r>
      <w:r w:rsidR="00480D03">
        <w:rPr>
          <w:rFonts w:hint="eastAsia"/>
        </w:rPr>
        <w:t>問題追蹤系統提供一個網路互動式平台，供使用者來追蹤問題報告和進度，</w:t>
      </w:r>
      <w:r w:rsidR="0045518A">
        <w:rPr>
          <w:rFonts w:hint="eastAsia"/>
        </w:rPr>
        <w:t>從而促進組織內資訊的透明與即時共享，</w:t>
      </w:r>
      <w:r w:rsidR="00480D03">
        <w:rPr>
          <w:rFonts w:hint="eastAsia"/>
        </w:rPr>
        <w:t>通常包含以下幾個資訊</w:t>
      </w:r>
      <w:r w:rsidR="00480D03">
        <w:fldChar w:fldCharType="begin"/>
      </w:r>
      <w:r w:rsidR="003F6BC0">
        <w:instrText xml:space="preserve"> ADDIN ZOTERO_ITEM CSL_CITATION {"citationID":"CBBXasIO","properties":{"formattedCitation":"(Singh &amp; Chaturvedi, 2011)","plainCitation":"(Singh &amp; Chaturvedi, 2011)","noteIndex":0},"citationItems":[{"id":126,"uris":["http://zotero.org/users/local/EM6uUZ6m/items/8QGE8WSZ"],"itemData":{"id":126,"type":"article-journal","abstract":"Tracking of a reported bug for fixing is a fascinating area of research in software engineering. Many open source, free and commercial bug tracking tools have been developed and are currently under development. The industry needs criteria to select the best tool among the available set of tools that will help in fixing and tracking the progress of bug fixes. In this paper, we use BugZilla, Jira, Trac, Mantis, BugTracker.Net, Gnats and Fossil for comparative study. We present a comprehensive classification criteria to review the available tools and propose a new tool named Bug Tracking and Reliability Assessment System (BTRAS) for the bug tracking/reporting and reliability assessment. BTRAS helps in reporting the bug, assigning the bug to the developer for fixing, monitoring the progress of bug fixing by various graphical/charting facility and status updates, providing reliability bug prediction and bug complexity measurements, and distributing fixes to users/developers.","container-title":"International Journal of Software Engineering and its Applications","journalAbbreviation":"International Journal of Software Engineering and its Applications","source":"ResearchGate","title":"Bug Tracking and Reliability Assessment System (BTRAS)","volume":"5","author":[{"family":"Singh","given":"V."},{"family":"Chaturvedi","given":"Krishna"}],"issued":{"date-parts":[["2011",1,1]]}}}],"schema":"https://github.com/citation-style-language/schema/raw/master/csl-citation.json"} </w:instrText>
      </w:r>
      <w:r w:rsidR="00480D03">
        <w:fldChar w:fldCharType="separate"/>
      </w:r>
      <w:r w:rsidR="003F6BC0" w:rsidRPr="003F6BC0">
        <w:rPr>
          <w:rFonts w:cs="Times New Roman"/>
        </w:rPr>
        <w:t>(Singh &amp; Chaturvedi, 2011)</w:t>
      </w:r>
      <w:r w:rsidR="00480D03">
        <w:fldChar w:fldCharType="end"/>
      </w:r>
      <w:r w:rsidR="00480D03">
        <w:rPr>
          <w:rFonts w:hint="eastAsia"/>
        </w:rPr>
        <w:t>：</w:t>
      </w:r>
    </w:p>
    <w:p w14:paraId="4EDD9148" w14:textId="21AE38DD" w:rsidR="00480D03" w:rsidRDefault="00480D03" w:rsidP="00480D03">
      <w:pPr>
        <w:pStyle w:val="a3"/>
        <w:numPr>
          <w:ilvl w:val="0"/>
          <w:numId w:val="27"/>
        </w:numPr>
        <w:ind w:leftChars="0"/>
      </w:pPr>
      <w:r>
        <w:rPr>
          <w:rFonts w:hint="eastAsia"/>
        </w:rPr>
        <w:t>標題</w:t>
      </w:r>
      <w:r w:rsidR="003F6BC0">
        <w:rPr>
          <w:rFonts w:hint="eastAsia"/>
        </w:rPr>
        <w:t>(</w:t>
      </w:r>
      <w:r w:rsidR="003F6BC0" w:rsidRPr="003F6BC0">
        <w:t>Title</w:t>
      </w:r>
      <w:r w:rsidR="003F6BC0">
        <w:rPr>
          <w:rFonts w:hint="eastAsia"/>
        </w:rPr>
        <w:t>)</w:t>
      </w:r>
      <w:r>
        <w:rPr>
          <w:rFonts w:hint="eastAsia"/>
        </w:rPr>
        <w:t>：問題報告的標題。</w:t>
      </w:r>
    </w:p>
    <w:p w14:paraId="5C44A6DF" w14:textId="2D633196" w:rsidR="00427C86" w:rsidRDefault="00480D03" w:rsidP="00480D03">
      <w:pPr>
        <w:pStyle w:val="a3"/>
        <w:numPr>
          <w:ilvl w:val="0"/>
          <w:numId w:val="27"/>
        </w:numPr>
        <w:ind w:leftChars="0"/>
      </w:pPr>
      <w:r>
        <w:rPr>
          <w:rFonts w:hint="eastAsia"/>
        </w:rPr>
        <w:t>描述</w:t>
      </w:r>
      <w:r w:rsidR="003F6BC0">
        <w:rPr>
          <w:rFonts w:hint="eastAsia"/>
        </w:rPr>
        <w:t>(</w:t>
      </w:r>
      <w:r w:rsidR="00D66154" w:rsidRPr="00D66154">
        <w:t>Description</w:t>
      </w:r>
      <w:r w:rsidR="003F6BC0">
        <w:rPr>
          <w:rFonts w:hint="eastAsia"/>
        </w:rPr>
        <w:t>)</w:t>
      </w:r>
      <w:r>
        <w:rPr>
          <w:rFonts w:hint="eastAsia"/>
        </w:rPr>
        <w:t>：問題的詳細描述，</w:t>
      </w:r>
      <w:r w:rsidR="00E714AF">
        <w:rPr>
          <w:rFonts w:hint="eastAsia"/>
        </w:rPr>
        <w:t>異常</w:t>
      </w:r>
      <w:r w:rsidR="000E2781">
        <w:rPr>
          <w:rFonts w:hint="eastAsia"/>
        </w:rPr>
        <w:t>發生的具體情況，包含</w:t>
      </w:r>
      <w:r w:rsidR="000E2781" w:rsidRPr="000E2781">
        <w:rPr>
          <w:rFonts w:hint="eastAsia"/>
        </w:rPr>
        <w:t>在操作</w:t>
      </w:r>
      <w:r w:rsidR="000E2781">
        <w:rPr>
          <w:rFonts w:hint="eastAsia"/>
        </w:rPr>
        <w:t>過程</w:t>
      </w:r>
      <w:r w:rsidR="000E2781" w:rsidRPr="000E2781">
        <w:rPr>
          <w:rFonts w:hint="eastAsia"/>
        </w:rPr>
        <w:t>中</w:t>
      </w:r>
      <w:r w:rsidR="000E2781">
        <w:rPr>
          <w:rFonts w:hint="eastAsia"/>
        </w:rPr>
        <w:t>出現</w:t>
      </w:r>
      <w:r w:rsidR="000E2781" w:rsidRPr="000E2781">
        <w:rPr>
          <w:rFonts w:hint="eastAsia"/>
        </w:rPr>
        <w:t>的</w:t>
      </w:r>
      <w:r w:rsidR="000E2781">
        <w:rPr>
          <w:rFonts w:hint="eastAsia"/>
        </w:rPr>
        <w:t>資訊</w:t>
      </w:r>
      <w:r w:rsidR="000E2781" w:rsidRPr="000E2781">
        <w:rPr>
          <w:rFonts w:hint="eastAsia"/>
        </w:rPr>
        <w:t>和</w:t>
      </w:r>
      <w:r w:rsidR="000E2781">
        <w:rPr>
          <w:rFonts w:hint="eastAsia"/>
        </w:rPr>
        <w:t>預期結果</w:t>
      </w:r>
      <w:r w:rsidR="000E2781" w:rsidRPr="000E2781">
        <w:rPr>
          <w:rFonts w:hint="eastAsia"/>
        </w:rPr>
        <w:t>。</w:t>
      </w:r>
    </w:p>
    <w:p w14:paraId="30893BFB" w14:textId="2B1AE051" w:rsidR="00427C86" w:rsidRDefault="00480D03" w:rsidP="00480D03">
      <w:pPr>
        <w:pStyle w:val="a3"/>
        <w:numPr>
          <w:ilvl w:val="0"/>
          <w:numId w:val="27"/>
        </w:numPr>
        <w:ind w:leftChars="0"/>
      </w:pPr>
      <w:r>
        <w:rPr>
          <w:rFonts w:hint="eastAsia"/>
        </w:rPr>
        <w:t>版本</w:t>
      </w:r>
      <w:r w:rsidR="003F6BC0">
        <w:rPr>
          <w:rFonts w:hint="eastAsia"/>
        </w:rPr>
        <w:t>(</w:t>
      </w:r>
      <w:r w:rsidR="00D66154" w:rsidRPr="00D66154">
        <w:t>Version</w:t>
      </w:r>
      <w:r w:rsidR="003F6BC0">
        <w:rPr>
          <w:rFonts w:hint="eastAsia"/>
        </w:rPr>
        <w:t>)</w:t>
      </w:r>
      <w:r>
        <w:rPr>
          <w:rFonts w:hint="eastAsia"/>
        </w:rPr>
        <w:t>：</w:t>
      </w:r>
      <w:r w:rsidR="000E2781">
        <w:rPr>
          <w:rFonts w:hint="eastAsia"/>
        </w:rPr>
        <w:t>專案</w:t>
      </w:r>
      <w:r>
        <w:rPr>
          <w:rFonts w:hint="eastAsia"/>
        </w:rPr>
        <w:t>的版本。</w:t>
      </w:r>
    </w:p>
    <w:p w14:paraId="012E2201" w14:textId="46ADF62D" w:rsidR="00427C86" w:rsidRDefault="000E2781" w:rsidP="00480D03">
      <w:pPr>
        <w:pStyle w:val="a3"/>
        <w:numPr>
          <w:ilvl w:val="0"/>
          <w:numId w:val="27"/>
        </w:numPr>
        <w:ind w:leftChars="0"/>
      </w:pPr>
      <w:r>
        <w:rPr>
          <w:rFonts w:hint="eastAsia"/>
        </w:rPr>
        <w:t>元</w:t>
      </w:r>
      <w:r w:rsidR="00480D03">
        <w:rPr>
          <w:rFonts w:hint="eastAsia"/>
        </w:rPr>
        <w:t>件</w:t>
      </w:r>
      <w:r w:rsidR="003F6BC0">
        <w:rPr>
          <w:rFonts w:hint="eastAsia"/>
        </w:rPr>
        <w:t>(</w:t>
      </w:r>
      <w:r w:rsidR="00D66154" w:rsidRPr="00D66154">
        <w:t>Component</w:t>
      </w:r>
      <w:r w:rsidR="003F6BC0">
        <w:rPr>
          <w:rFonts w:hint="eastAsia"/>
        </w:rPr>
        <w:t>)</w:t>
      </w:r>
      <w:r w:rsidR="00480D03">
        <w:rPr>
          <w:rFonts w:hint="eastAsia"/>
        </w:rPr>
        <w:t>：</w:t>
      </w:r>
      <w:r>
        <w:rPr>
          <w:rFonts w:hint="eastAsia"/>
        </w:rPr>
        <w:t>特定的元</w:t>
      </w:r>
      <w:r w:rsidR="00480D03">
        <w:rPr>
          <w:rFonts w:hint="eastAsia"/>
        </w:rPr>
        <w:t>件。</w:t>
      </w:r>
    </w:p>
    <w:p w14:paraId="5CF62EC5" w14:textId="1B747F5E" w:rsidR="00427C86" w:rsidRDefault="00480D03" w:rsidP="00480D03">
      <w:pPr>
        <w:pStyle w:val="a3"/>
        <w:numPr>
          <w:ilvl w:val="0"/>
          <w:numId w:val="27"/>
        </w:numPr>
        <w:ind w:leftChars="0"/>
      </w:pPr>
      <w:r>
        <w:rPr>
          <w:rFonts w:hint="eastAsia"/>
        </w:rPr>
        <w:t>截圖</w:t>
      </w:r>
      <w:r>
        <w:rPr>
          <w:rFonts w:hint="eastAsia"/>
        </w:rPr>
        <w:t>/</w:t>
      </w:r>
      <w:r>
        <w:rPr>
          <w:rFonts w:hint="eastAsia"/>
        </w:rPr>
        <w:t>附件</w:t>
      </w:r>
      <w:r w:rsidR="003F6BC0">
        <w:rPr>
          <w:rFonts w:hint="eastAsia"/>
        </w:rPr>
        <w:t>(</w:t>
      </w:r>
      <w:r w:rsidR="00D66154" w:rsidRPr="00D66154">
        <w:t>Screenshot/Attachment</w:t>
      </w:r>
      <w:r w:rsidR="003F6BC0">
        <w:rPr>
          <w:rFonts w:hint="eastAsia"/>
        </w:rPr>
        <w:t>)</w:t>
      </w:r>
      <w:r>
        <w:rPr>
          <w:rFonts w:hint="eastAsia"/>
        </w:rPr>
        <w:t>：</w:t>
      </w:r>
      <w:r w:rsidR="000E2781">
        <w:rPr>
          <w:rFonts w:hint="eastAsia"/>
        </w:rPr>
        <w:t>上傳與實際</w:t>
      </w:r>
      <w:r w:rsidR="000E2781" w:rsidRPr="000E2781">
        <w:rPr>
          <w:rFonts w:hint="eastAsia"/>
        </w:rPr>
        <w:t>操作</w:t>
      </w:r>
      <w:r w:rsidR="000E2781">
        <w:rPr>
          <w:rFonts w:hint="eastAsia"/>
        </w:rPr>
        <w:t>或結果相關</w:t>
      </w:r>
      <w:r w:rsidR="000E2781" w:rsidRPr="000E2781">
        <w:rPr>
          <w:rFonts w:hint="eastAsia"/>
        </w:rPr>
        <w:t>的</w:t>
      </w:r>
      <w:r w:rsidR="000E2781">
        <w:rPr>
          <w:rFonts w:hint="eastAsia"/>
        </w:rPr>
        <w:t>截圖。</w:t>
      </w:r>
    </w:p>
    <w:p w14:paraId="7B5C3729" w14:textId="5F9F6942" w:rsidR="00427C86" w:rsidRDefault="00480D03" w:rsidP="00480D03">
      <w:pPr>
        <w:pStyle w:val="a3"/>
        <w:numPr>
          <w:ilvl w:val="0"/>
          <w:numId w:val="27"/>
        </w:numPr>
        <w:ind w:leftChars="0"/>
      </w:pPr>
      <w:r>
        <w:rPr>
          <w:rFonts w:hint="eastAsia"/>
        </w:rPr>
        <w:t>優先</w:t>
      </w:r>
      <w:r w:rsidR="00D66154">
        <w:rPr>
          <w:rFonts w:hint="eastAsia"/>
        </w:rPr>
        <w:t>度</w:t>
      </w:r>
      <w:r w:rsidR="003F6BC0">
        <w:rPr>
          <w:rFonts w:hint="eastAsia"/>
        </w:rPr>
        <w:t>(</w:t>
      </w:r>
      <w:r w:rsidR="00D66154" w:rsidRPr="00D66154">
        <w:t>Priority</w:t>
      </w:r>
      <w:r w:rsidR="003F6BC0">
        <w:rPr>
          <w:rFonts w:hint="eastAsia"/>
        </w:rPr>
        <w:t>)</w:t>
      </w:r>
      <w:r>
        <w:rPr>
          <w:rFonts w:hint="eastAsia"/>
        </w:rPr>
        <w:t>：可以根據緊急程度</w:t>
      </w:r>
      <w:r w:rsidR="000E2781">
        <w:rPr>
          <w:rFonts w:hint="eastAsia"/>
        </w:rPr>
        <w:t>指派</w:t>
      </w:r>
      <w:r>
        <w:rPr>
          <w:rFonts w:hint="eastAsia"/>
        </w:rPr>
        <w:t>優先順序。</w:t>
      </w:r>
    </w:p>
    <w:p w14:paraId="51B53FD9" w14:textId="5873F6CA" w:rsidR="00427C86" w:rsidRDefault="00480D03" w:rsidP="00480D03">
      <w:pPr>
        <w:pStyle w:val="a3"/>
        <w:numPr>
          <w:ilvl w:val="0"/>
          <w:numId w:val="27"/>
        </w:numPr>
        <w:ind w:leftChars="0"/>
      </w:pPr>
      <w:r>
        <w:rPr>
          <w:rFonts w:hint="eastAsia"/>
        </w:rPr>
        <w:t>嚴重性</w:t>
      </w:r>
      <w:r w:rsidR="003F6BC0">
        <w:rPr>
          <w:rFonts w:hint="eastAsia"/>
        </w:rPr>
        <w:t>(</w:t>
      </w:r>
      <w:r w:rsidR="00D66154" w:rsidRPr="00D66154">
        <w:t>Severity</w:t>
      </w:r>
      <w:r w:rsidR="003F6BC0">
        <w:rPr>
          <w:rFonts w:hint="eastAsia"/>
        </w:rPr>
        <w:t>)</w:t>
      </w:r>
      <w:r w:rsidR="000E2781">
        <w:rPr>
          <w:rFonts w:hint="eastAsia"/>
        </w:rPr>
        <w:t>：</w:t>
      </w:r>
      <w:r>
        <w:rPr>
          <w:rFonts w:hint="eastAsia"/>
        </w:rPr>
        <w:t>對系統影響</w:t>
      </w:r>
      <w:r w:rsidR="000E2781">
        <w:rPr>
          <w:rFonts w:hint="eastAsia"/>
        </w:rPr>
        <w:t>的程度</w:t>
      </w:r>
      <w:r>
        <w:rPr>
          <w:rFonts w:hint="eastAsia"/>
        </w:rPr>
        <w:t>。</w:t>
      </w:r>
    </w:p>
    <w:p w14:paraId="3FB20403" w14:textId="743CCE07" w:rsidR="00427C86" w:rsidRDefault="00480D03" w:rsidP="00480D03">
      <w:pPr>
        <w:pStyle w:val="a3"/>
        <w:numPr>
          <w:ilvl w:val="0"/>
          <w:numId w:val="27"/>
        </w:numPr>
        <w:ind w:leftChars="0"/>
      </w:pPr>
      <w:r>
        <w:rPr>
          <w:rFonts w:hint="eastAsia"/>
        </w:rPr>
        <w:t>狀態</w:t>
      </w:r>
      <w:r w:rsidR="003F6BC0">
        <w:rPr>
          <w:rFonts w:hint="eastAsia"/>
        </w:rPr>
        <w:t>(</w:t>
      </w:r>
      <w:r w:rsidR="00D66154" w:rsidRPr="00D66154">
        <w:t>Status</w:t>
      </w:r>
      <w:r w:rsidR="003F6BC0">
        <w:rPr>
          <w:rFonts w:hint="eastAsia"/>
        </w:rPr>
        <w:t>)</w:t>
      </w:r>
      <w:r>
        <w:rPr>
          <w:rFonts w:hint="eastAsia"/>
        </w:rPr>
        <w:t>：</w:t>
      </w:r>
      <w:r w:rsidR="000E2781">
        <w:rPr>
          <w:rFonts w:hint="eastAsia"/>
        </w:rPr>
        <w:t>異常狀況</w:t>
      </w:r>
      <w:r>
        <w:rPr>
          <w:rFonts w:hint="eastAsia"/>
        </w:rPr>
        <w:t>目前</w:t>
      </w:r>
      <w:r w:rsidR="000E2781">
        <w:rPr>
          <w:rFonts w:hint="eastAsia"/>
        </w:rPr>
        <w:t>的</w:t>
      </w:r>
      <w:r>
        <w:rPr>
          <w:rFonts w:hint="eastAsia"/>
        </w:rPr>
        <w:t>狀態</w:t>
      </w:r>
      <w:r w:rsidR="000E2781">
        <w:rPr>
          <w:rFonts w:hint="eastAsia"/>
        </w:rPr>
        <w:t>，包含</w:t>
      </w:r>
      <w:r>
        <w:rPr>
          <w:rFonts w:hint="eastAsia"/>
        </w:rPr>
        <w:t>新</w:t>
      </w:r>
      <w:r w:rsidR="000E2781">
        <w:rPr>
          <w:rFonts w:hint="eastAsia"/>
        </w:rPr>
        <w:t>建立</w:t>
      </w:r>
      <w:r w:rsidR="000E2781">
        <w:rPr>
          <w:rFonts w:hint="eastAsia"/>
        </w:rPr>
        <w:t>(New)</w:t>
      </w:r>
      <w:r>
        <w:rPr>
          <w:rFonts w:hint="eastAsia"/>
        </w:rPr>
        <w:t>、開啟</w:t>
      </w:r>
      <w:r w:rsidR="000E2781">
        <w:rPr>
          <w:rFonts w:hint="eastAsia"/>
        </w:rPr>
        <w:t>(</w:t>
      </w:r>
      <w:r w:rsidR="000E2781">
        <w:t>Open)</w:t>
      </w:r>
      <w:r>
        <w:rPr>
          <w:rFonts w:hint="eastAsia"/>
        </w:rPr>
        <w:t>、已確認</w:t>
      </w:r>
      <w:r w:rsidR="000E2781">
        <w:rPr>
          <w:rFonts w:hint="eastAsia"/>
        </w:rPr>
        <w:t>(</w:t>
      </w:r>
      <w:r w:rsidR="000E2781">
        <w:t>C</w:t>
      </w:r>
      <w:r w:rsidR="000E2781" w:rsidRPr="000E2781">
        <w:t>onfirmed</w:t>
      </w:r>
      <w:r w:rsidR="000E2781">
        <w:t>)</w:t>
      </w:r>
      <w:r>
        <w:rPr>
          <w:rFonts w:hint="eastAsia"/>
        </w:rPr>
        <w:t>、關閉</w:t>
      </w:r>
      <w:r w:rsidR="000E2781">
        <w:t>(C</w:t>
      </w:r>
      <w:r w:rsidR="000E2781" w:rsidRPr="000E2781">
        <w:t>losed)</w:t>
      </w:r>
      <w:r>
        <w:rPr>
          <w:rFonts w:hint="eastAsia"/>
        </w:rPr>
        <w:t>等</w:t>
      </w:r>
      <w:r w:rsidR="000E2781">
        <w:rPr>
          <w:rFonts w:hint="eastAsia"/>
        </w:rPr>
        <w:t>等。</w:t>
      </w:r>
    </w:p>
    <w:p w14:paraId="75E7B96D" w14:textId="7493B2B3" w:rsidR="00427C86" w:rsidRDefault="00480D03" w:rsidP="00427C86">
      <w:pPr>
        <w:pStyle w:val="a3"/>
        <w:numPr>
          <w:ilvl w:val="0"/>
          <w:numId w:val="27"/>
        </w:numPr>
        <w:ind w:leftChars="0"/>
      </w:pPr>
      <w:r>
        <w:rPr>
          <w:rFonts w:hint="eastAsia"/>
        </w:rPr>
        <w:lastRenderedPageBreak/>
        <w:t>建立者</w:t>
      </w:r>
      <w:r w:rsidR="003F6BC0">
        <w:rPr>
          <w:rFonts w:hint="eastAsia"/>
        </w:rPr>
        <w:t>(</w:t>
      </w:r>
      <w:r w:rsidR="00D66154" w:rsidRPr="00D66154">
        <w:t>Created by</w:t>
      </w:r>
      <w:r w:rsidR="003F6BC0">
        <w:rPr>
          <w:rFonts w:hint="eastAsia"/>
        </w:rPr>
        <w:t>)</w:t>
      </w:r>
      <w:r>
        <w:rPr>
          <w:rFonts w:hint="eastAsia"/>
        </w:rPr>
        <w:t>：</w:t>
      </w:r>
      <w:r w:rsidR="000E2781">
        <w:rPr>
          <w:rFonts w:hint="eastAsia"/>
        </w:rPr>
        <w:t>回報該異常狀況的人員。</w:t>
      </w:r>
    </w:p>
    <w:p w14:paraId="0349920D" w14:textId="79B718EF" w:rsidR="00427C86" w:rsidRDefault="00B74A8A" w:rsidP="00480D03">
      <w:pPr>
        <w:pStyle w:val="a3"/>
        <w:numPr>
          <w:ilvl w:val="0"/>
          <w:numId w:val="27"/>
        </w:numPr>
        <w:ind w:leftChars="0"/>
      </w:pPr>
      <w:r>
        <w:rPr>
          <w:rFonts w:hint="eastAsia"/>
        </w:rPr>
        <w:t>指派對象</w:t>
      </w:r>
      <w:r w:rsidR="003F6BC0">
        <w:rPr>
          <w:rFonts w:hint="eastAsia"/>
        </w:rPr>
        <w:t>(</w:t>
      </w:r>
      <w:r w:rsidR="00D66154" w:rsidRPr="00D66154">
        <w:t>Assigned to</w:t>
      </w:r>
      <w:r w:rsidR="003F6BC0">
        <w:rPr>
          <w:rFonts w:hint="eastAsia"/>
        </w:rPr>
        <w:t>)</w:t>
      </w:r>
      <w:r w:rsidR="00480D03">
        <w:rPr>
          <w:rFonts w:hint="eastAsia"/>
        </w:rPr>
        <w:t>：將</w:t>
      </w:r>
      <w:r w:rsidR="000E2781">
        <w:rPr>
          <w:rFonts w:hint="eastAsia"/>
        </w:rPr>
        <w:t>該異常狀況</w:t>
      </w:r>
      <w:r w:rsidR="00480D03">
        <w:rPr>
          <w:rFonts w:hint="eastAsia"/>
        </w:rPr>
        <w:t>分配給</w:t>
      </w:r>
      <w:r>
        <w:rPr>
          <w:rFonts w:hint="eastAsia"/>
        </w:rPr>
        <w:t>負責產生解決方案的人員。</w:t>
      </w:r>
    </w:p>
    <w:p w14:paraId="54F94490" w14:textId="6FB1571A" w:rsidR="00427C86" w:rsidRDefault="00480D03" w:rsidP="00480D03">
      <w:pPr>
        <w:pStyle w:val="a3"/>
        <w:numPr>
          <w:ilvl w:val="0"/>
          <w:numId w:val="27"/>
        </w:numPr>
        <w:ind w:leftChars="0"/>
      </w:pPr>
      <w:r>
        <w:rPr>
          <w:rFonts w:hint="eastAsia"/>
        </w:rPr>
        <w:t>修訂歷史記錄</w:t>
      </w:r>
      <w:r w:rsidR="003F6BC0">
        <w:rPr>
          <w:rFonts w:hint="eastAsia"/>
        </w:rPr>
        <w:t>(</w:t>
      </w:r>
      <w:r w:rsidR="00D66154" w:rsidRPr="00D66154">
        <w:t>Revision History</w:t>
      </w:r>
      <w:r w:rsidR="003F6BC0">
        <w:rPr>
          <w:rFonts w:hint="eastAsia"/>
        </w:rPr>
        <w:t>)</w:t>
      </w:r>
      <w:r>
        <w:rPr>
          <w:rFonts w:hint="eastAsia"/>
        </w:rPr>
        <w:t>：歷史變更</w:t>
      </w:r>
      <w:r w:rsidR="00B74A8A">
        <w:rPr>
          <w:rFonts w:hint="eastAsia"/>
        </w:rPr>
        <w:t>紀錄</w:t>
      </w:r>
      <w:r>
        <w:rPr>
          <w:rFonts w:hint="eastAsia"/>
        </w:rPr>
        <w:t>。</w:t>
      </w:r>
    </w:p>
    <w:p w14:paraId="2FF59145" w14:textId="38FCE9C9" w:rsidR="00427C86" w:rsidRDefault="00480D03" w:rsidP="00480D03">
      <w:pPr>
        <w:pStyle w:val="a3"/>
        <w:numPr>
          <w:ilvl w:val="0"/>
          <w:numId w:val="27"/>
        </w:numPr>
        <w:ind w:leftChars="0"/>
      </w:pPr>
      <w:r>
        <w:rPr>
          <w:rFonts w:hint="eastAsia"/>
        </w:rPr>
        <w:t>預</w:t>
      </w:r>
      <w:r w:rsidR="00B74A8A">
        <w:rPr>
          <w:rFonts w:hint="eastAsia"/>
        </w:rPr>
        <w:t>估</w:t>
      </w:r>
      <w:r>
        <w:rPr>
          <w:rFonts w:hint="eastAsia"/>
        </w:rPr>
        <w:t>時間</w:t>
      </w:r>
      <w:r w:rsidR="003F6BC0">
        <w:rPr>
          <w:rFonts w:hint="eastAsia"/>
        </w:rPr>
        <w:t>(</w:t>
      </w:r>
      <w:r w:rsidR="00D66154" w:rsidRPr="00D66154">
        <w:t>Estimated time</w:t>
      </w:r>
      <w:r w:rsidR="003F6BC0">
        <w:rPr>
          <w:rFonts w:hint="eastAsia"/>
        </w:rPr>
        <w:t>)</w:t>
      </w:r>
      <w:r>
        <w:rPr>
          <w:rFonts w:hint="eastAsia"/>
        </w:rPr>
        <w:t>：可指定預</w:t>
      </w:r>
      <w:r w:rsidR="00B74A8A">
        <w:rPr>
          <w:rFonts w:hint="eastAsia"/>
        </w:rPr>
        <w:t>估</w:t>
      </w:r>
      <w:r>
        <w:rPr>
          <w:rFonts w:hint="eastAsia"/>
        </w:rPr>
        <w:t>時間。</w:t>
      </w:r>
    </w:p>
    <w:p w14:paraId="7117A280" w14:textId="346486FA" w:rsidR="00427C86" w:rsidRDefault="00480D03" w:rsidP="00D86E80">
      <w:pPr>
        <w:pStyle w:val="a3"/>
        <w:numPr>
          <w:ilvl w:val="0"/>
          <w:numId w:val="27"/>
        </w:numPr>
        <w:ind w:leftChars="0"/>
      </w:pPr>
      <w:r>
        <w:rPr>
          <w:rFonts w:hint="eastAsia"/>
        </w:rPr>
        <w:t>評論</w:t>
      </w:r>
      <w:r w:rsidR="003F6BC0">
        <w:rPr>
          <w:rFonts w:hint="eastAsia"/>
        </w:rPr>
        <w:t>(</w:t>
      </w:r>
      <w:r w:rsidR="00D66154" w:rsidRPr="00D66154">
        <w:t>Comments</w:t>
      </w:r>
      <w:r w:rsidR="003F6BC0">
        <w:rPr>
          <w:rFonts w:hint="eastAsia"/>
        </w:rPr>
        <w:t>)</w:t>
      </w:r>
      <w:r>
        <w:rPr>
          <w:rFonts w:hint="eastAsia"/>
        </w:rPr>
        <w:t>：有助於識別</w:t>
      </w:r>
      <w:r w:rsidR="00B74A8A">
        <w:rPr>
          <w:rFonts w:hint="eastAsia"/>
        </w:rPr>
        <w:t>異常狀況</w:t>
      </w:r>
      <w:r>
        <w:rPr>
          <w:rFonts w:hint="eastAsia"/>
        </w:rPr>
        <w:t>的任何其他資訊。</w:t>
      </w:r>
    </w:p>
    <w:p w14:paraId="601329D9" w14:textId="14BDFFF9" w:rsidR="00427C86" w:rsidRPr="005D5CEF" w:rsidRDefault="0045518A" w:rsidP="00C0289C">
      <w:pPr>
        <w:ind w:firstLine="480"/>
      </w:pPr>
      <w:r>
        <w:rPr>
          <w:rFonts w:hint="eastAsia"/>
        </w:rPr>
        <w:t>問題追蹤系統存放的資料</w:t>
      </w:r>
      <w:r w:rsidR="00AF7C38">
        <w:rPr>
          <w:rFonts w:hint="eastAsia"/>
        </w:rPr>
        <w:t>由一系列結構化資料</w:t>
      </w:r>
      <w:r w:rsidR="00AF7C38">
        <w:rPr>
          <w:rFonts w:hint="eastAsia"/>
        </w:rPr>
        <w:t>(</w:t>
      </w:r>
      <w:r w:rsidR="00AF7C38">
        <w:rPr>
          <w:rFonts w:hint="eastAsia"/>
        </w:rPr>
        <w:t>如優先度、嚴重性、嚴重性</w:t>
      </w:r>
      <w:r w:rsidR="00AF7C38">
        <w:rPr>
          <w:rFonts w:hint="eastAsia"/>
        </w:rPr>
        <w:t>)</w:t>
      </w:r>
      <w:r w:rsidR="00AF7C38">
        <w:rPr>
          <w:rFonts w:hint="eastAsia"/>
        </w:rPr>
        <w:t>和非結構化的自由格式文本組成</w:t>
      </w:r>
      <w:r w:rsidR="00AF7C38">
        <w:fldChar w:fldCharType="begin"/>
      </w:r>
      <w:r w:rsidR="00AF7C38">
        <w:instrText xml:space="preserve"> ADDIN ZOTERO_ITEM CSL_CITATION {"citationID":"JFQ4SMsl","properties":{"formattedCitation":"(Do et al., 2021)","plainCitation":"(Do et al., 2021)","noteIndex":0},"citationItems":[{"id":131,"uris":["http://zotero.org/users/local/EM6uUZ6m/items/VE23JSYX"],"itemData":{"id":131,"type":"article","abstract":"Managing large numbers of incoming bug reports and finding the most critical issues in hardware development is time consuming, but crucial in order to reduce development costs. In this paper, we present an approach to predict the time to fix, the risk and the complexity of debugging and resolution of a bug report using different supervised machine learning algorithms, namely Random Forest, Naive Bayes, SVM, MLP and XGBoost. Further, we investigate the effect of the application of active learning and we evaluate the impact of different text representation techniques, namely TF-IDF, Word2Vec, Universal Sentence Encoder and XLNet on the model's performance. The evaluation shows that a combination of text embeddings generated through the Universal Sentence Encoder and MLP as classifier outperforms all other methods, and is well suited to predict the risk and complexity of bug tickets.","DOI":"10.48550/arXiv.2109.13825","note":"arXiv:2109.13825 [cs]","number":"arXiv:2109.13825","publisher":"arXiv","source":"arXiv.org","title":"What to Prioritize? Natural Language Processing for the Development of a Modern Bug Tracking Solution in Hardware Development","title-short":"What to Prioritize?","URL":"http://arxiv.org/abs/2109.13825","author":[{"family":"Do","given":"Thi Thu Hang"},{"family":"Dobler","given":"Markus"},{"family":"Kühl","given":"Niklas"}],"accessed":{"date-parts":[["2024",1,14]]},"issued":{"date-parts":[["2021",9,28]]}}}],"schema":"https://github.com/citation-style-language/schema/raw/master/csl-citation.json"} </w:instrText>
      </w:r>
      <w:r w:rsidR="00AF7C38">
        <w:fldChar w:fldCharType="separate"/>
      </w:r>
      <w:r w:rsidR="00AF7C38" w:rsidRPr="00AF7C38">
        <w:rPr>
          <w:rFonts w:cs="Times New Roman"/>
        </w:rPr>
        <w:t>(Do et al., 2021)</w:t>
      </w:r>
      <w:r w:rsidR="00AF7C38">
        <w:fldChar w:fldCharType="end"/>
      </w:r>
      <w:r>
        <w:rPr>
          <w:rFonts w:hint="eastAsia"/>
        </w:rPr>
        <w:t>，然而，這種</w:t>
      </w:r>
      <w:r w:rsidR="00AF7C38">
        <w:rPr>
          <w:rFonts w:hint="eastAsia"/>
        </w:rPr>
        <w:t>非</w:t>
      </w:r>
      <w:r>
        <w:rPr>
          <w:rFonts w:hint="eastAsia"/>
        </w:rPr>
        <w:t>結構化資料被認為是一個挑戰</w:t>
      </w:r>
      <w:r w:rsidR="002454E5">
        <w:rPr>
          <w:rFonts w:hint="eastAsia"/>
        </w:rPr>
        <w:t>，在</w:t>
      </w:r>
      <w:r w:rsidR="002454E5">
        <w:fldChar w:fldCharType="begin"/>
      </w:r>
      <w:r w:rsidR="002454E5">
        <w:instrText xml:space="preserve"> ADDIN ZOTERO_ITEM CSL_CITATION {"citationID":"7M6B6ix0","properties":{"formattedCitation":"(Lewis &amp; Dreo, 1993)","plainCitation":"(Lewis &amp; Dreo, 1993)","noteIndex":0},"citationItems":[{"id":130,"uris":["http://zotero.org/users/local/EM6uUZ6m/items/SNVMWKLE"],"itemData":{"id":130,"type":"article-journal","container-title":"IEEE Network","DOI":"10.1109/65.244793","ISSN":"0890-8044","issue":"6","journalAbbreviation":"IEEE Network","language":"en","page":"44-51","source":"DOI.org (Crossref)","title":"Extending trouble ticket systems to fault diagnostics","volume":"7","author":[{"family":"Lewis","given":"L."},{"family":"Dreo","given":"G."}],"issued":{"date-parts":[["1993",11]]}}}],"schema":"https://github.com/citation-style-language/schema/raw/master/csl-citation.json"} </w:instrText>
      </w:r>
      <w:r w:rsidR="002454E5">
        <w:fldChar w:fldCharType="separate"/>
      </w:r>
      <w:r w:rsidR="002454E5" w:rsidRPr="002454E5">
        <w:rPr>
          <w:rFonts w:cs="Times New Roman"/>
        </w:rPr>
        <w:t>Lewis &amp; Dreo</w:t>
      </w:r>
      <w:r w:rsidR="002454E5">
        <w:rPr>
          <w:rFonts w:cs="Times New Roman" w:hint="eastAsia"/>
        </w:rPr>
        <w:t>(</w:t>
      </w:r>
      <w:r w:rsidR="002454E5" w:rsidRPr="002454E5">
        <w:rPr>
          <w:rFonts w:cs="Times New Roman"/>
        </w:rPr>
        <w:t>1993)</w:t>
      </w:r>
      <w:r w:rsidR="002454E5">
        <w:fldChar w:fldCharType="end"/>
      </w:r>
      <w:r w:rsidR="002454E5">
        <w:rPr>
          <w:rFonts w:hint="eastAsia"/>
        </w:rPr>
        <w:t>的研究</w:t>
      </w:r>
      <w:r>
        <w:rPr>
          <w:rFonts w:hint="eastAsia"/>
        </w:rPr>
        <w:t>中</w:t>
      </w:r>
      <w:r w:rsidR="002454E5">
        <w:rPr>
          <w:rFonts w:hint="eastAsia"/>
        </w:rPr>
        <w:t>就</w:t>
      </w:r>
      <w:r>
        <w:rPr>
          <w:rFonts w:hint="eastAsia"/>
        </w:rPr>
        <w:t>建議盡可能避免</w:t>
      </w:r>
      <w:r w:rsidR="002454E5">
        <w:rPr>
          <w:rFonts w:hint="eastAsia"/>
        </w:rPr>
        <w:t>自由形式的</w:t>
      </w:r>
      <w:r>
        <w:rPr>
          <w:rFonts w:hint="eastAsia"/>
        </w:rPr>
        <w:t>文字描述，因為它們會導致處理</w:t>
      </w:r>
      <w:r w:rsidR="002454E5">
        <w:rPr>
          <w:rFonts w:hint="eastAsia"/>
        </w:rPr>
        <w:t>數據</w:t>
      </w:r>
      <w:r>
        <w:rPr>
          <w:rFonts w:hint="eastAsia"/>
        </w:rPr>
        <w:t>時遇到困難。雖然從程式設計師的角度來看這個建議是有意義的，但顯然不符合</w:t>
      </w:r>
      <w:r w:rsidR="00AF7C38">
        <w:rPr>
          <w:rFonts w:hint="eastAsia"/>
        </w:rPr>
        <w:t>一般喜歡撰寫</w:t>
      </w:r>
      <w:r>
        <w:rPr>
          <w:rFonts w:hint="eastAsia"/>
        </w:rPr>
        <w:t>自由格式文字的使用者的要求</w:t>
      </w:r>
      <w:r w:rsidR="00C0289C">
        <w:rPr>
          <w:rFonts w:hint="eastAsia"/>
        </w:rPr>
        <w:t>，</w:t>
      </w:r>
      <w:r w:rsidR="00536F6C">
        <w:rPr>
          <w:rFonts w:hint="eastAsia"/>
        </w:rPr>
        <w:t>因此，</w:t>
      </w:r>
      <w:r w:rsidR="00536F6C" w:rsidRPr="00536F6C">
        <w:rPr>
          <w:rFonts w:hint="eastAsia"/>
        </w:rPr>
        <w:t>如何從</w:t>
      </w:r>
      <w:r w:rsidR="00536F6C">
        <w:rPr>
          <w:rFonts w:hint="eastAsia"/>
        </w:rPr>
        <w:t>這些異常問題報告</w:t>
      </w:r>
      <w:r w:rsidR="00536F6C" w:rsidRPr="00536F6C">
        <w:rPr>
          <w:rFonts w:hint="eastAsia"/>
        </w:rPr>
        <w:t>複雜的</w:t>
      </w:r>
      <w:r w:rsidR="00536F6C">
        <w:rPr>
          <w:rFonts w:hint="eastAsia"/>
        </w:rPr>
        <w:t>描述</w:t>
      </w:r>
      <w:r w:rsidR="00536F6C" w:rsidRPr="00536F6C">
        <w:rPr>
          <w:rFonts w:hint="eastAsia"/>
        </w:rPr>
        <w:t>中準確獲取有用的</w:t>
      </w:r>
      <w:r w:rsidR="00536F6C">
        <w:rPr>
          <w:rFonts w:hint="eastAsia"/>
        </w:rPr>
        <w:t>資訊</w:t>
      </w:r>
      <w:r w:rsidR="00536F6C" w:rsidRPr="00536F6C">
        <w:rPr>
          <w:rFonts w:hint="eastAsia"/>
        </w:rPr>
        <w:t>，已成為</w:t>
      </w:r>
      <w:r w:rsidR="00536F6C">
        <w:rPr>
          <w:rFonts w:hint="eastAsia"/>
        </w:rPr>
        <w:t>一個嚴重的議題</w:t>
      </w:r>
      <w:r w:rsidR="00C0289C">
        <w:rPr>
          <w:rFonts w:hint="eastAsia"/>
        </w:rPr>
        <w:t>。</w:t>
      </w:r>
      <w:r w:rsidR="00536F6C" w:rsidRPr="00536F6C">
        <w:rPr>
          <w:rFonts w:hint="eastAsia"/>
        </w:rPr>
        <w:t>為了幫助</w:t>
      </w:r>
      <w:r w:rsidR="00C0289C">
        <w:rPr>
          <w:rFonts w:hint="eastAsia"/>
        </w:rPr>
        <w:t>使用者</w:t>
      </w:r>
      <w:r w:rsidR="00536F6C" w:rsidRPr="00536F6C">
        <w:rPr>
          <w:rFonts w:hint="eastAsia"/>
        </w:rPr>
        <w:t>有效</w:t>
      </w:r>
      <w:r w:rsidR="00C0289C">
        <w:rPr>
          <w:rFonts w:hint="eastAsia"/>
        </w:rPr>
        <w:t>搜尋</w:t>
      </w:r>
      <w:r w:rsidR="00536F6C" w:rsidRPr="00536F6C">
        <w:rPr>
          <w:rFonts w:hint="eastAsia"/>
        </w:rPr>
        <w:t>，</w:t>
      </w:r>
      <w:r w:rsidR="00C0289C">
        <w:rPr>
          <w:rFonts w:hint="eastAsia"/>
        </w:rPr>
        <w:t>通常問題追蹤系統</w:t>
      </w:r>
      <w:r w:rsidR="00536F6C" w:rsidRPr="00536F6C">
        <w:rPr>
          <w:rFonts w:hint="eastAsia"/>
        </w:rPr>
        <w:t>都</w:t>
      </w:r>
      <w:r w:rsidR="00C0289C">
        <w:rPr>
          <w:rFonts w:hint="eastAsia"/>
        </w:rPr>
        <w:t>設置了</w:t>
      </w:r>
      <w:r w:rsidR="00536F6C" w:rsidRPr="00536F6C">
        <w:rPr>
          <w:rFonts w:hint="eastAsia"/>
        </w:rPr>
        <w:t>搜尋引擎</w:t>
      </w:r>
      <w:r w:rsidR="00C0289C">
        <w:rPr>
          <w:rFonts w:hint="eastAsia"/>
        </w:rPr>
        <w:t>，</w:t>
      </w:r>
      <w:r w:rsidR="00536F6C" w:rsidRPr="00536F6C">
        <w:rPr>
          <w:rFonts w:hint="eastAsia"/>
        </w:rPr>
        <w:t>當</w:t>
      </w:r>
      <w:r w:rsidR="00C0289C">
        <w:rPr>
          <w:rFonts w:hint="eastAsia"/>
        </w:rPr>
        <w:t>使用者</w:t>
      </w:r>
      <w:r w:rsidR="00536F6C" w:rsidRPr="00536F6C">
        <w:rPr>
          <w:rFonts w:hint="eastAsia"/>
        </w:rPr>
        <w:t>輸入問題時，搜尋引擎會使用關鍵字匹配技術</w:t>
      </w:r>
      <w:r w:rsidR="00C0289C">
        <w:rPr>
          <w:rFonts w:hint="eastAsia"/>
        </w:rPr>
        <w:t>進行檢索，</w:t>
      </w:r>
      <w:r w:rsidR="00D04C34">
        <w:rPr>
          <w:rFonts w:hint="eastAsia"/>
        </w:rPr>
        <w:t>但</w:t>
      </w:r>
      <w:r w:rsidR="00C0289C">
        <w:rPr>
          <w:rFonts w:hint="eastAsia"/>
        </w:rPr>
        <w:t>使用者需人工</w:t>
      </w:r>
      <w:r w:rsidR="00536F6C" w:rsidRPr="00536F6C">
        <w:rPr>
          <w:rFonts w:hint="eastAsia"/>
        </w:rPr>
        <w:t>篩選</w:t>
      </w:r>
      <w:r w:rsidR="00C0289C">
        <w:rPr>
          <w:rFonts w:hint="eastAsia"/>
        </w:rPr>
        <w:t>所有的</w:t>
      </w:r>
      <w:r w:rsidR="00536F6C" w:rsidRPr="00536F6C">
        <w:rPr>
          <w:rFonts w:hint="eastAsia"/>
        </w:rPr>
        <w:t>結果</w:t>
      </w:r>
      <w:r w:rsidR="00C0289C">
        <w:rPr>
          <w:rFonts w:hint="eastAsia"/>
        </w:rPr>
        <w:t>，</w:t>
      </w:r>
      <w:r w:rsidR="00536F6C" w:rsidRPr="00536F6C">
        <w:rPr>
          <w:rFonts w:hint="eastAsia"/>
        </w:rPr>
        <w:t>並選擇可能與他們需要的資訊相</w:t>
      </w:r>
      <w:r w:rsidR="00C0289C">
        <w:rPr>
          <w:rFonts w:hint="eastAsia"/>
        </w:rPr>
        <w:t>符合的</w:t>
      </w:r>
      <w:r w:rsidR="00536F6C" w:rsidRPr="00536F6C">
        <w:rPr>
          <w:rFonts w:hint="eastAsia"/>
        </w:rPr>
        <w:t>答案</w:t>
      </w:r>
      <w:r w:rsidR="00C0289C">
        <w:rPr>
          <w:rFonts w:hint="eastAsia"/>
        </w:rPr>
        <w:t>，</w:t>
      </w:r>
      <w:r w:rsidR="00D04C34">
        <w:rPr>
          <w:rFonts w:hint="eastAsia"/>
        </w:rPr>
        <w:t>且</w:t>
      </w:r>
      <w:r w:rsidR="00536F6C" w:rsidRPr="00536F6C">
        <w:rPr>
          <w:rFonts w:hint="eastAsia"/>
        </w:rPr>
        <w:t>開發者的檢索意圖往往複雜</w:t>
      </w:r>
      <w:r w:rsidR="00C0289C">
        <w:rPr>
          <w:rFonts w:hint="eastAsia"/>
        </w:rPr>
        <w:t>且</w:t>
      </w:r>
      <w:r w:rsidR="00536F6C" w:rsidRPr="00536F6C">
        <w:rPr>
          <w:rFonts w:hint="eastAsia"/>
        </w:rPr>
        <w:t>特殊</w:t>
      </w:r>
      <w:r w:rsidR="00C0289C">
        <w:rPr>
          <w:rFonts w:hint="eastAsia"/>
        </w:rPr>
        <w:t>，</w:t>
      </w:r>
      <w:r w:rsidR="00536F6C" w:rsidRPr="00536F6C">
        <w:rPr>
          <w:rFonts w:hint="eastAsia"/>
        </w:rPr>
        <w:t>搜尋</w:t>
      </w:r>
      <w:r w:rsidR="00C0289C">
        <w:rPr>
          <w:rFonts w:hint="eastAsia"/>
        </w:rPr>
        <w:t>的</w:t>
      </w:r>
      <w:r w:rsidR="00536F6C" w:rsidRPr="00536F6C">
        <w:rPr>
          <w:rFonts w:hint="eastAsia"/>
        </w:rPr>
        <w:t>結果通常會</w:t>
      </w:r>
      <w:r w:rsidR="00C0289C">
        <w:rPr>
          <w:rFonts w:hint="eastAsia"/>
        </w:rPr>
        <w:t>回傳</w:t>
      </w:r>
      <w:r w:rsidR="00536F6C" w:rsidRPr="00536F6C">
        <w:rPr>
          <w:rFonts w:hint="eastAsia"/>
        </w:rPr>
        <w:t>過多的錯誤</w:t>
      </w:r>
      <w:r w:rsidR="00C0289C">
        <w:rPr>
          <w:rFonts w:hint="eastAsia"/>
        </w:rPr>
        <w:t>資訊，或是僅與</w:t>
      </w:r>
      <w:r w:rsidR="00536F6C" w:rsidRPr="00536F6C">
        <w:rPr>
          <w:rFonts w:hint="eastAsia"/>
        </w:rPr>
        <w:t>部分關鍵字</w:t>
      </w:r>
      <w:r w:rsidR="00C0289C">
        <w:rPr>
          <w:rFonts w:hint="eastAsia"/>
        </w:rPr>
        <w:t>匹配</w:t>
      </w:r>
      <w:r w:rsidR="00536F6C" w:rsidRPr="00536F6C">
        <w:rPr>
          <w:rFonts w:hint="eastAsia"/>
        </w:rPr>
        <w:t>的無效資訊</w:t>
      </w:r>
      <w:r w:rsidR="00C0289C">
        <w:fldChar w:fldCharType="begin"/>
      </w:r>
      <w:r w:rsidR="00C0289C">
        <w:instrText xml:space="preserve"> ADDIN ZOTERO_ITEM CSL_CITATION {"citationID":"8cBjTmn3","properties":{"formattedCitation":"(Lu et al., 2021)","plainCitation":"(Lu et al., 2021)","noteIndex":0},"citationItems":[{"id":115,"uris":["http://zotero.org/users/local/EM6uUZ6m/items/QQ93MSSZ"],"itemData":{"id":115,"type":"article-journal","abstract":"Software bugs are ubiquitous in the process of software development and evolution. To accelerate bug fixing, developers need to quickly obtain bug information and understand the bugs at hand. Many existing approaches often do not try to understand the semantic information of bug data and just directly use keyword matching techniques to obtain more bug information. However, they often fail to fully express the users’ intents, and the results obtained are often irrelevant to the input queries. To alleviate this problem, this paper presents a novel approach named considering question types for bug question answering via templates (BEAT). We utilize templates to understand the natural language questions through factual triples. These templates can fully express users’ intents and generate the structured queries based on these intents. Then, answers are automatically generated by executing the structured query over the prepared RDF file. Empirical study demonstrates that BEAT is effective to automatically generate the answers, and the F1-score values of Mozilla and Eclipse project are 0.76 and 0.73, respectively, which are better than existing Q&amp;A approaches.","container-title":"Knowledge-Based Systems","DOI":"10.1016/j.knosys.2021.107098","ISSN":"0950-7051","journalAbbreviation":"Knowledge-Based Systems","page":"107098","source":"ScienceDirect","title":"BEAT: Considering question types for bug question answering via templates","title-short":"BEAT","volume":"225","author":[{"family":"Lu","given":"Jinting"},{"family":"Sun","given":"Xiaobing"},{"family":"Li","given":"Bin"},{"family":"Bo","given":"Lili"},{"family":"Zhang","given":"Tao"}],"issued":{"date-parts":[["2021",8,5]]}}}],"schema":"https://github.com/citation-style-language/schema/raw/master/csl-citation.json"} </w:instrText>
      </w:r>
      <w:r w:rsidR="00C0289C">
        <w:fldChar w:fldCharType="separate"/>
      </w:r>
      <w:r w:rsidR="00C0289C" w:rsidRPr="00C0289C">
        <w:rPr>
          <w:rFonts w:cs="Times New Roman"/>
        </w:rPr>
        <w:t>(Lu et al., 2021)</w:t>
      </w:r>
      <w:r w:rsidR="00C0289C">
        <w:fldChar w:fldCharType="end"/>
      </w:r>
      <w:r w:rsidR="00536F6C" w:rsidRPr="00536F6C">
        <w:rPr>
          <w:rFonts w:hint="eastAsia"/>
        </w:rPr>
        <w:t>。</w:t>
      </w:r>
      <w:r w:rsidR="005D5CEF">
        <w:rPr>
          <w:rFonts w:hint="eastAsia"/>
        </w:rPr>
        <w:t>因此，</w:t>
      </w:r>
      <w:r w:rsidR="00536F6C" w:rsidRPr="00536F6C">
        <w:rPr>
          <w:rFonts w:hint="eastAsia"/>
        </w:rPr>
        <w:t>這</w:t>
      </w:r>
      <w:r w:rsidR="005D5CEF">
        <w:rPr>
          <w:rFonts w:hint="eastAsia"/>
        </w:rPr>
        <w:t>種傳統的</w:t>
      </w:r>
      <w:r w:rsidR="00536F6C" w:rsidRPr="00536F6C">
        <w:rPr>
          <w:rFonts w:hint="eastAsia"/>
        </w:rPr>
        <w:t>搜尋引擎</w:t>
      </w:r>
      <w:r w:rsidR="00D04C34">
        <w:rPr>
          <w:rFonts w:hint="eastAsia"/>
        </w:rPr>
        <w:t>僅能提供有限的幫助，</w:t>
      </w:r>
      <w:r w:rsidR="00536F6C" w:rsidRPr="00536F6C">
        <w:rPr>
          <w:rFonts w:hint="eastAsia"/>
        </w:rPr>
        <w:t>無法</w:t>
      </w:r>
      <w:r w:rsidR="00C0289C">
        <w:rPr>
          <w:rFonts w:hint="eastAsia"/>
        </w:rPr>
        <w:t>正確</w:t>
      </w:r>
      <w:r w:rsidR="00536F6C" w:rsidRPr="00536F6C">
        <w:rPr>
          <w:rFonts w:hint="eastAsia"/>
        </w:rPr>
        <w:t>地理解</w:t>
      </w:r>
      <w:r w:rsidR="00C0289C">
        <w:rPr>
          <w:rFonts w:hint="eastAsia"/>
        </w:rPr>
        <w:t>使用</w:t>
      </w:r>
      <w:r w:rsidR="00536F6C" w:rsidRPr="00536F6C">
        <w:rPr>
          <w:rFonts w:hint="eastAsia"/>
        </w:rPr>
        <w:t>者的意圖，</w:t>
      </w:r>
      <w:r w:rsidR="00D04C34">
        <w:rPr>
          <w:rFonts w:hint="eastAsia"/>
        </w:rPr>
        <w:t>自然也</w:t>
      </w:r>
      <w:r w:rsidR="00536F6C" w:rsidRPr="00536F6C">
        <w:rPr>
          <w:rFonts w:hint="eastAsia"/>
        </w:rPr>
        <w:t>無法返回滿足其需求的答案</w:t>
      </w:r>
      <w:r w:rsidR="005D5CEF">
        <w:rPr>
          <w:rFonts w:hint="eastAsia"/>
        </w:rPr>
        <w:t>。</w:t>
      </w:r>
    </w:p>
    <w:p w14:paraId="66277525" w14:textId="77777777" w:rsidR="00427C86" w:rsidRDefault="00427C86" w:rsidP="00427C86"/>
    <w:p w14:paraId="038B663B" w14:textId="288224D3" w:rsidR="005A2967" w:rsidRPr="00740B68" w:rsidRDefault="005A2967" w:rsidP="00740B68">
      <w:pPr>
        <w:pStyle w:val="2"/>
      </w:pPr>
      <w:r w:rsidRPr="00740B68">
        <w:t>2.2</w:t>
      </w:r>
      <w:r w:rsidR="00D66154" w:rsidRPr="00740B68">
        <w:rPr>
          <w:rFonts w:hint="eastAsia"/>
        </w:rPr>
        <w:t>生成式預訓練轉換器</w:t>
      </w:r>
      <w:r w:rsidR="00D66154" w:rsidRPr="00740B68">
        <w:rPr>
          <w:rFonts w:hint="eastAsia"/>
        </w:rPr>
        <w:t>(Generative Pre-trained Transformer, GPT)</w:t>
      </w:r>
    </w:p>
    <w:p w14:paraId="71D087A7" w14:textId="16D15570" w:rsidR="005A2967" w:rsidRPr="00740B68" w:rsidRDefault="005A2967" w:rsidP="00740B68">
      <w:pPr>
        <w:pStyle w:val="2"/>
      </w:pPr>
      <w:r w:rsidRPr="00740B68">
        <w:rPr>
          <w:rFonts w:hint="eastAsia"/>
        </w:rPr>
        <w:t>2.</w:t>
      </w:r>
      <w:r w:rsidRPr="00740B68">
        <w:t>3</w:t>
      </w:r>
      <w:r w:rsidR="00D66154" w:rsidRPr="00740B68">
        <w:rPr>
          <w:rFonts w:hint="eastAsia"/>
        </w:rPr>
        <w:t>大型語言模型</w:t>
      </w:r>
      <w:r w:rsidR="00D66154" w:rsidRPr="00740B68">
        <w:rPr>
          <w:rFonts w:hint="eastAsia"/>
        </w:rPr>
        <w:t>(La</w:t>
      </w:r>
      <w:r w:rsidR="00D66154" w:rsidRPr="00740B68">
        <w:t>rge Language Model, LLM</w:t>
      </w:r>
      <w:r w:rsidR="00D66154" w:rsidRPr="00740B68">
        <w:rPr>
          <w:rFonts w:hint="eastAsia"/>
        </w:rPr>
        <w:t>)</w:t>
      </w:r>
    </w:p>
    <w:p w14:paraId="06B1E5FB" w14:textId="77777777" w:rsidR="005A2967" w:rsidRPr="009F64AC" w:rsidRDefault="005A2967" w:rsidP="005A2967"/>
    <w:p w14:paraId="4C1A5532" w14:textId="52A7F830" w:rsidR="00793F23" w:rsidRDefault="0045426F" w:rsidP="00C4750F">
      <w:pPr>
        <w:pStyle w:val="1"/>
        <w:pageBreakBefore/>
        <w:jc w:val="center"/>
      </w:pPr>
      <w:r>
        <w:rPr>
          <w:rFonts w:hint="eastAsia"/>
        </w:rPr>
        <w:lastRenderedPageBreak/>
        <w:t>參考文獻</w:t>
      </w:r>
      <w:bookmarkEnd w:id="12"/>
      <w:bookmarkEnd w:id="13"/>
    </w:p>
    <w:p w14:paraId="42378872" w14:textId="77777777" w:rsidR="00C0289C" w:rsidRPr="00C0289C" w:rsidRDefault="00566A08" w:rsidP="00C0289C">
      <w:pPr>
        <w:pStyle w:val="afa"/>
        <w:rPr>
          <w:rFonts w:cs="Times New Roman"/>
          <w:kern w:val="0"/>
        </w:rPr>
      </w:pPr>
      <w:r>
        <w:fldChar w:fldCharType="begin"/>
      </w:r>
      <w:r w:rsidR="009A4A60">
        <w:instrText xml:space="preserve"> ADDIN ZOTERO_BIBL {"uncited":[["http://zotero.org/users/local/EM6uUZ6m/items/TLST5Y84"]],"omitted":[],"custom":[[["http://zotero.org/users/local/EM6uUZ6m/items/RAIHVXJ7"],"Ramprasath, M., &amp; Hariharan, S. (2012). A survey on question answering system.\\uc0\\u160{}International Journal of Research and Reviews in Information Sciences,\\uc0\\u160{}2(1)."]]} CSL_BIBLIOGRAPHY </w:instrText>
      </w:r>
      <w:r>
        <w:fldChar w:fldCharType="separate"/>
      </w:r>
      <w:r w:rsidR="00C0289C" w:rsidRPr="00C0289C">
        <w:rPr>
          <w:rFonts w:cs="Times New Roman"/>
          <w:kern w:val="0"/>
        </w:rPr>
        <w:t xml:space="preserve">Ai, Q., Bai, T., Cao, Z., Chang, Y., Chen, J., Chen, Z., Cheng, Z., Dong, S., Dou, Z., Feng, F., Gao, S., Guo, J., He, X., Lan, Y., Li, C., Liu, Y., Lyu, Z., Ma, W., Ma, J., … Zhu, X. (2023). Information Retrieval meets Large Language Models: A strategic report from Chinese IR community. </w:t>
      </w:r>
      <w:r w:rsidR="00C0289C" w:rsidRPr="00C0289C">
        <w:rPr>
          <w:rFonts w:cs="Times New Roman"/>
          <w:i/>
          <w:iCs/>
          <w:kern w:val="0"/>
        </w:rPr>
        <w:t>AI Open</w:t>
      </w:r>
      <w:r w:rsidR="00C0289C" w:rsidRPr="00C0289C">
        <w:rPr>
          <w:rFonts w:cs="Times New Roman"/>
          <w:kern w:val="0"/>
        </w:rPr>
        <w:t xml:space="preserve">, </w:t>
      </w:r>
      <w:r w:rsidR="00C0289C" w:rsidRPr="00C0289C">
        <w:rPr>
          <w:rFonts w:cs="Times New Roman"/>
          <w:i/>
          <w:iCs/>
          <w:kern w:val="0"/>
        </w:rPr>
        <w:t>4</w:t>
      </w:r>
      <w:r w:rsidR="00C0289C" w:rsidRPr="00C0289C">
        <w:rPr>
          <w:rFonts w:cs="Times New Roman"/>
          <w:kern w:val="0"/>
        </w:rPr>
        <w:t>, 80–90. https://doi.org/10.1016/j.aiopen.2023.08.001</w:t>
      </w:r>
    </w:p>
    <w:p w14:paraId="677A50F5" w14:textId="77777777" w:rsidR="00C0289C" w:rsidRPr="00C0289C" w:rsidRDefault="00C0289C" w:rsidP="00C0289C">
      <w:pPr>
        <w:pStyle w:val="afa"/>
        <w:rPr>
          <w:rFonts w:cs="Times New Roman"/>
          <w:kern w:val="0"/>
        </w:rPr>
      </w:pPr>
      <w:r w:rsidRPr="00C0289C">
        <w:rPr>
          <w:rFonts w:cs="Times New Roman"/>
          <w:kern w:val="0"/>
        </w:rPr>
        <w:t xml:space="preserve">Do, T. T. H., Dobler, M., &amp; Kühl, N. (2021). </w:t>
      </w:r>
      <w:r w:rsidRPr="00C0289C">
        <w:rPr>
          <w:rFonts w:cs="Times New Roman"/>
          <w:i/>
          <w:iCs/>
          <w:kern w:val="0"/>
        </w:rPr>
        <w:t>What to Prioritize? Natural Language Processing for the Development of a Modern Bug Tracking Solution in Hardware Development</w:t>
      </w:r>
      <w:r w:rsidRPr="00C0289C">
        <w:rPr>
          <w:rFonts w:cs="Times New Roman"/>
          <w:kern w:val="0"/>
        </w:rPr>
        <w:t xml:space="preserve"> (arXiv:2109.13825). arXiv. https://doi.org/10.48550/arXiv.2109.13825</w:t>
      </w:r>
    </w:p>
    <w:p w14:paraId="5A80B526" w14:textId="77777777" w:rsidR="00C0289C" w:rsidRPr="00C0289C" w:rsidRDefault="00C0289C" w:rsidP="00C0289C">
      <w:pPr>
        <w:pStyle w:val="afa"/>
        <w:rPr>
          <w:rFonts w:cs="Times New Roman"/>
          <w:kern w:val="0"/>
        </w:rPr>
      </w:pPr>
      <w:r w:rsidRPr="00C0289C">
        <w:rPr>
          <w:rFonts w:cs="Times New Roman"/>
          <w:kern w:val="0"/>
        </w:rPr>
        <w:t xml:space="preserve">Floridi, L., &amp; Chiriatti, M. (2020). GPT-3: Its Nature, Scope, Limits, and Consequences. </w:t>
      </w:r>
      <w:r w:rsidRPr="00C0289C">
        <w:rPr>
          <w:rFonts w:cs="Times New Roman"/>
          <w:i/>
          <w:iCs/>
          <w:kern w:val="0"/>
        </w:rPr>
        <w:t>Minds and Machines</w:t>
      </w:r>
      <w:r w:rsidRPr="00C0289C">
        <w:rPr>
          <w:rFonts w:cs="Times New Roman"/>
          <w:kern w:val="0"/>
        </w:rPr>
        <w:t xml:space="preserve">, </w:t>
      </w:r>
      <w:r w:rsidRPr="00C0289C">
        <w:rPr>
          <w:rFonts w:cs="Times New Roman"/>
          <w:i/>
          <w:iCs/>
          <w:kern w:val="0"/>
        </w:rPr>
        <w:t>30</w:t>
      </w:r>
      <w:r w:rsidRPr="00C0289C">
        <w:rPr>
          <w:rFonts w:cs="Times New Roman"/>
          <w:kern w:val="0"/>
        </w:rPr>
        <w:t>(4), 681–694. https://doi.org/10.1007/s11023-020-09548-1</w:t>
      </w:r>
    </w:p>
    <w:p w14:paraId="16B24D19" w14:textId="77777777" w:rsidR="00C0289C" w:rsidRPr="00C0289C" w:rsidRDefault="00C0289C" w:rsidP="00C0289C">
      <w:pPr>
        <w:pStyle w:val="afa"/>
        <w:rPr>
          <w:rFonts w:cs="Times New Roman"/>
          <w:kern w:val="0"/>
        </w:rPr>
      </w:pPr>
      <w:r w:rsidRPr="00C0289C">
        <w:rPr>
          <w:rFonts w:cs="Times New Roman"/>
          <w:kern w:val="0"/>
        </w:rPr>
        <w:t xml:space="preserve">Janák, J. (n.d.). </w:t>
      </w:r>
      <w:r w:rsidRPr="00C0289C">
        <w:rPr>
          <w:rFonts w:cs="Times New Roman"/>
          <w:i/>
          <w:iCs/>
          <w:kern w:val="0"/>
        </w:rPr>
        <w:t>Issue Tracking Systems</w:t>
      </w:r>
      <w:r w:rsidRPr="00C0289C">
        <w:rPr>
          <w:rFonts w:cs="Times New Roman"/>
          <w:kern w:val="0"/>
        </w:rPr>
        <w:t>.</w:t>
      </w:r>
    </w:p>
    <w:p w14:paraId="514466D6" w14:textId="77777777" w:rsidR="00C0289C" w:rsidRPr="00C0289C" w:rsidRDefault="00C0289C" w:rsidP="00C0289C">
      <w:pPr>
        <w:pStyle w:val="afa"/>
        <w:rPr>
          <w:rFonts w:cs="Times New Roman"/>
          <w:kern w:val="0"/>
        </w:rPr>
      </w:pPr>
      <w:r w:rsidRPr="00C0289C">
        <w:rPr>
          <w:rFonts w:cs="Times New Roman"/>
          <w:kern w:val="0"/>
        </w:rPr>
        <w:t xml:space="preserve">Jozsef, B., &amp; Blaga, P. (2014). Production Quality Control in the Process of Coating in an Electrostatic Field. </w:t>
      </w:r>
      <w:r w:rsidRPr="00C0289C">
        <w:rPr>
          <w:rFonts w:cs="Times New Roman"/>
          <w:i/>
          <w:iCs/>
          <w:kern w:val="0"/>
        </w:rPr>
        <w:t>Procedia Technology</w:t>
      </w:r>
      <w:r w:rsidRPr="00C0289C">
        <w:rPr>
          <w:rFonts w:cs="Times New Roman"/>
          <w:kern w:val="0"/>
        </w:rPr>
        <w:t xml:space="preserve">, </w:t>
      </w:r>
      <w:r w:rsidRPr="00C0289C">
        <w:rPr>
          <w:rFonts w:cs="Times New Roman"/>
          <w:i/>
          <w:iCs/>
          <w:kern w:val="0"/>
        </w:rPr>
        <w:t>12</w:t>
      </w:r>
      <w:r w:rsidRPr="00C0289C">
        <w:rPr>
          <w:rFonts w:cs="Times New Roman"/>
          <w:kern w:val="0"/>
        </w:rPr>
        <w:t>, 476–482. https://doi.org/10.1016/j.protcy.2013.12.517</w:t>
      </w:r>
    </w:p>
    <w:p w14:paraId="482A06C5" w14:textId="77777777" w:rsidR="00C0289C" w:rsidRPr="00C0289C" w:rsidRDefault="00C0289C" w:rsidP="00C0289C">
      <w:pPr>
        <w:pStyle w:val="afa"/>
        <w:rPr>
          <w:rFonts w:cs="Times New Roman"/>
          <w:kern w:val="0"/>
        </w:rPr>
      </w:pPr>
      <w:r w:rsidRPr="00C0289C">
        <w:rPr>
          <w:rFonts w:cs="Times New Roman"/>
          <w:kern w:val="0"/>
        </w:rPr>
        <w:t xml:space="preserve">Kaddour, J., Harris, J., Mozes, M., Bradley, H., Raileanu, R., &amp; McHardy, R. (2023). </w:t>
      </w:r>
      <w:r w:rsidRPr="00C0289C">
        <w:rPr>
          <w:rFonts w:cs="Times New Roman"/>
          <w:i/>
          <w:iCs/>
          <w:kern w:val="0"/>
        </w:rPr>
        <w:lastRenderedPageBreak/>
        <w:t>Challenges and Applications of Large Language Models</w:t>
      </w:r>
      <w:r w:rsidRPr="00C0289C">
        <w:rPr>
          <w:rFonts w:cs="Times New Roman"/>
          <w:kern w:val="0"/>
        </w:rPr>
        <w:t xml:space="preserve"> (arXiv:2307.10169). arXiv. http://arxiv.org/abs/2307.10169</w:t>
      </w:r>
    </w:p>
    <w:p w14:paraId="0F52840B" w14:textId="77777777" w:rsidR="00C0289C" w:rsidRPr="00C0289C" w:rsidRDefault="00C0289C" w:rsidP="00C0289C">
      <w:pPr>
        <w:pStyle w:val="afa"/>
        <w:rPr>
          <w:rFonts w:cs="Times New Roman"/>
          <w:kern w:val="0"/>
        </w:rPr>
      </w:pPr>
      <w:r w:rsidRPr="00C0289C">
        <w:rPr>
          <w:rFonts w:cs="Times New Roman"/>
          <w:kern w:val="0"/>
        </w:rPr>
        <w:t xml:space="preserve">Lessel, P., Müller, M., &amp; Krüger, A. (2015). Towards a Novel Issue Tracking System for “Industry 4.0” Environments. </w:t>
      </w:r>
      <w:r w:rsidRPr="00C0289C">
        <w:rPr>
          <w:rFonts w:cs="Times New Roman"/>
          <w:i/>
          <w:iCs/>
          <w:kern w:val="0"/>
        </w:rPr>
        <w:t>Proceedings of the 33rd Annual ACM Conference Extended Abstracts on Human Factors in Computing Systems</w:t>
      </w:r>
      <w:r w:rsidRPr="00C0289C">
        <w:rPr>
          <w:rFonts w:cs="Times New Roman"/>
          <w:kern w:val="0"/>
        </w:rPr>
        <w:t>, 1809–1814. https://doi.org/10.1145/2702613.2732720</w:t>
      </w:r>
    </w:p>
    <w:p w14:paraId="6BA0509E" w14:textId="77777777" w:rsidR="00C0289C" w:rsidRPr="00C0289C" w:rsidRDefault="00C0289C" w:rsidP="00C0289C">
      <w:pPr>
        <w:pStyle w:val="afa"/>
        <w:rPr>
          <w:rFonts w:cs="Times New Roman"/>
          <w:kern w:val="0"/>
        </w:rPr>
      </w:pPr>
      <w:r w:rsidRPr="00C0289C">
        <w:rPr>
          <w:rFonts w:cs="Times New Roman"/>
          <w:kern w:val="0"/>
        </w:rPr>
        <w:t xml:space="preserve">Lewis, L., &amp; Dreo, G. (1993). Extending trouble ticket systems to fault diagnostics. </w:t>
      </w:r>
      <w:r w:rsidRPr="00C0289C">
        <w:rPr>
          <w:rFonts w:cs="Times New Roman"/>
          <w:i/>
          <w:iCs/>
          <w:kern w:val="0"/>
        </w:rPr>
        <w:t>IEEE Network</w:t>
      </w:r>
      <w:r w:rsidRPr="00C0289C">
        <w:rPr>
          <w:rFonts w:cs="Times New Roman"/>
          <w:kern w:val="0"/>
        </w:rPr>
        <w:t xml:space="preserve">, </w:t>
      </w:r>
      <w:r w:rsidRPr="00C0289C">
        <w:rPr>
          <w:rFonts w:cs="Times New Roman"/>
          <w:i/>
          <w:iCs/>
          <w:kern w:val="0"/>
        </w:rPr>
        <w:t>7</w:t>
      </w:r>
      <w:r w:rsidRPr="00C0289C">
        <w:rPr>
          <w:rFonts w:cs="Times New Roman"/>
          <w:kern w:val="0"/>
        </w:rPr>
        <w:t>(6), 44–51. https://doi.org/10.1109/65.244793</w:t>
      </w:r>
    </w:p>
    <w:p w14:paraId="0041A734" w14:textId="77777777" w:rsidR="00C0289C" w:rsidRPr="00C0289C" w:rsidRDefault="00C0289C" w:rsidP="00C0289C">
      <w:pPr>
        <w:pStyle w:val="afa"/>
        <w:rPr>
          <w:rFonts w:cs="Times New Roman"/>
          <w:kern w:val="0"/>
        </w:rPr>
      </w:pPr>
      <w:r w:rsidRPr="00C0289C">
        <w:rPr>
          <w:rFonts w:cs="Times New Roman"/>
          <w:kern w:val="0"/>
        </w:rPr>
        <w:t xml:space="preserve">Lu, J., Sun, X., Li, B., Bo, L., &amp; Zhang, T. (2021). BEAT: Considering question types for bug question answering via templates. </w:t>
      </w:r>
      <w:r w:rsidRPr="00C0289C">
        <w:rPr>
          <w:rFonts w:cs="Times New Roman"/>
          <w:i/>
          <w:iCs/>
          <w:kern w:val="0"/>
        </w:rPr>
        <w:t>Knowledge-Based Systems</w:t>
      </w:r>
      <w:r w:rsidRPr="00C0289C">
        <w:rPr>
          <w:rFonts w:cs="Times New Roman"/>
          <w:kern w:val="0"/>
        </w:rPr>
        <w:t xml:space="preserve">, </w:t>
      </w:r>
      <w:r w:rsidRPr="00C0289C">
        <w:rPr>
          <w:rFonts w:cs="Times New Roman"/>
          <w:i/>
          <w:iCs/>
          <w:kern w:val="0"/>
        </w:rPr>
        <w:t>225</w:t>
      </w:r>
      <w:r w:rsidRPr="00C0289C">
        <w:rPr>
          <w:rFonts w:cs="Times New Roman"/>
          <w:kern w:val="0"/>
        </w:rPr>
        <w:t>, 107098. https://doi.org/10.1016/j.knosys.2021.107098</w:t>
      </w:r>
    </w:p>
    <w:p w14:paraId="71B81548" w14:textId="77777777" w:rsidR="00C0289C" w:rsidRPr="00C0289C" w:rsidRDefault="00C0289C" w:rsidP="00C0289C">
      <w:pPr>
        <w:pStyle w:val="afa"/>
        <w:rPr>
          <w:rFonts w:cs="Times New Roman"/>
          <w:kern w:val="0"/>
        </w:rPr>
      </w:pPr>
      <w:r w:rsidRPr="00C0289C">
        <w:rPr>
          <w:rFonts w:cs="Times New Roman"/>
          <w:kern w:val="0"/>
        </w:rPr>
        <w:t xml:space="preserve">Rillig, M. C., Ågerstrand, M., Bi, M., Gould, K. A., &amp; Sauerland, U. (2023). Risks and Benefits of Large Language Models for the Environment. </w:t>
      </w:r>
      <w:r w:rsidRPr="00C0289C">
        <w:rPr>
          <w:rFonts w:cs="Times New Roman"/>
          <w:i/>
          <w:iCs/>
          <w:kern w:val="0"/>
        </w:rPr>
        <w:t>Environmental Science &amp; Technology</w:t>
      </w:r>
      <w:r w:rsidRPr="00C0289C">
        <w:rPr>
          <w:rFonts w:cs="Times New Roman"/>
          <w:kern w:val="0"/>
        </w:rPr>
        <w:t xml:space="preserve">, </w:t>
      </w:r>
      <w:r w:rsidRPr="00C0289C">
        <w:rPr>
          <w:rFonts w:cs="Times New Roman"/>
          <w:i/>
          <w:iCs/>
          <w:kern w:val="0"/>
        </w:rPr>
        <w:t>57</w:t>
      </w:r>
      <w:r w:rsidRPr="00C0289C">
        <w:rPr>
          <w:rFonts w:cs="Times New Roman"/>
          <w:kern w:val="0"/>
        </w:rPr>
        <w:t>(9), 3464–3466. https://doi.org/10.1021/acs.est.3c01106</w:t>
      </w:r>
    </w:p>
    <w:p w14:paraId="3E156F7B" w14:textId="77777777" w:rsidR="00C0289C" w:rsidRPr="00C0289C" w:rsidRDefault="00C0289C" w:rsidP="00C0289C">
      <w:pPr>
        <w:pStyle w:val="afa"/>
        <w:rPr>
          <w:rFonts w:cs="Times New Roman"/>
          <w:kern w:val="0"/>
        </w:rPr>
      </w:pPr>
      <w:r w:rsidRPr="00C0289C">
        <w:rPr>
          <w:rFonts w:cs="Times New Roman"/>
          <w:kern w:val="0"/>
        </w:rPr>
        <w:t xml:space="preserve">Singh, V., &amp; Chaturvedi, K. (2011). Bug Tracking and Reliability Assessment System (BTRAS). </w:t>
      </w:r>
      <w:r w:rsidRPr="00C0289C">
        <w:rPr>
          <w:rFonts w:cs="Times New Roman"/>
          <w:i/>
          <w:iCs/>
          <w:kern w:val="0"/>
        </w:rPr>
        <w:t>International Journal of Software Engineering and Its Applications</w:t>
      </w:r>
      <w:r w:rsidRPr="00C0289C">
        <w:rPr>
          <w:rFonts w:cs="Times New Roman"/>
          <w:kern w:val="0"/>
        </w:rPr>
        <w:t xml:space="preserve">, </w:t>
      </w:r>
      <w:r w:rsidRPr="00C0289C">
        <w:rPr>
          <w:rFonts w:cs="Times New Roman"/>
          <w:i/>
          <w:iCs/>
          <w:kern w:val="0"/>
        </w:rPr>
        <w:t>5</w:t>
      </w:r>
      <w:r w:rsidRPr="00C0289C">
        <w:rPr>
          <w:rFonts w:cs="Times New Roman"/>
          <w:kern w:val="0"/>
        </w:rPr>
        <w:t>.</w:t>
      </w:r>
    </w:p>
    <w:p w14:paraId="5762A15E" w14:textId="77777777" w:rsidR="00C0289C" w:rsidRPr="00C0289C" w:rsidRDefault="00C0289C" w:rsidP="00C0289C">
      <w:pPr>
        <w:pStyle w:val="afa"/>
        <w:rPr>
          <w:rFonts w:cs="Times New Roman"/>
          <w:kern w:val="0"/>
        </w:rPr>
      </w:pPr>
      <w:r w:rsidRPr="00C0289C">
        <w:rPr>
          <w:rFonts w:cs="Times New Roman"/>
          <w:kern w:val="0"/>
        </w:rPr>
        <w:t xml:space="preserve">Tran, H. M., Lange, C., Chulkov, G., Schönwälder, J., &amp; Kohlhase, M. (2009). </w:t>
      </w:r>
      <w:r w:rsidRPr="00C0289C">
        <w:rPr>
          <w:rFonts w:cs="Times New Roman"/>
          <w:kern w:val="0"/>
        </w:rPr>
        <w:lastRenderedPageBreak/>
        <w:t xml:space="preserve">Applying Semantic Techniques to Search and Analyze Bug Tracking Data. </w:t>
      </w:r>
      <w:r w:rsidRPr="00C0289C">
        <w:rPr>
          <w:rFonts w:cs="Times New Roman"/>
          <w:i/>
          <w:iCs/>
          <w:kern w:val="0"/>
        </w:rPr>
        <w:t>Journal of Network and Systems Management</w:t>
      </w:r>
      <w:r w:rsidRPr="00C0289C">
        <w:rPr>
          <w:rFonts w:cs="Times New Roman"/>
          <w:kern w:val="0"/>
        </w:rPr>
        <w:t xml:space="preserve">, </w:t>
      </w:r>
      <w:r w:rsidRPr="00C0289C">
        <w:rPr>
          <w:rFonts w:cs="Times New Roman"/>
          <w:i/>
          <w:iCs/>
          <w:kern w:val="0"/>
        </w:rPr>
        <w:t>17</w:t>
      </w:r>
      <w:r w:rsidRPr="00C0289C">
        <w:rPr>
          <w:rFonts w:cs="Times New Roman"/>
          <w:kern w:val="0"/>
        </w:rPr>
        <w:t>(3), 285–308. https://doi.org/10.1007/s10922-009-9134-4</w:t>
      </w:r>
    </w:p>
    <w:p w14:paraId="7DD56B43" w14:textId="77777777" w:rsidR="00C0289C" w:rsidRPr="00C0289C" w:rsidRDefault="00C0289C" w:rsidP="00C0289C">
      <w:pPr>
        <w:pStyle w:val="afa"/>
        <w:rPr>
          <w:rFonts w:cs="Times New Roman"/>
          <w:kern w:val="0"/>
        </w:rPr>
      </w:pPr>
      <w:r w:rsidRPr="00C0289C">
        <w:rPr>
          <w:rFonts w:cs="Times New Roman"/>
          <w:kern w:val="0"/>
        </w:rPr>
        <w:t xml:space="preserve">Tran, H. M., Le, S. T., Nguyen, S. V., &amp; Ho, P. T. (2019). An Analysis of Software Bug Reports Using Machine Learning Techniques. </w:t>
      </w:r>
      <w:r w:rsidRPr="00C0289C">
        <w:rPr>
          <w:rFonts w:cs="Times New Roman"/>
          <w:i/>
          <w:iCs/>
          <w:kern w:val="0"/>
        </w:rPr>
        <w:t>SN Computer Science</w:t>
      </w:r>
      <w:r w:rsidRPr="00C0289C">
        <w:rPr>
          <w:rFonts w:cs="Times New Roman"/>
          <w:kern w:val="0"/>
        </w:rPr>
        <w:t xml:space="preserve">, </w:t>
      </w:r>
      <w:r w:rsidRPr="00C0289C">
        <w:rPr>
          <w:rFonts w:cs="Times New Roman"/>
          <w:i/>
          <w:iCs/>
          <w:kern w:val="0"/>
        </w:rPr>
        <w:t>1</w:t>
      </w:r>
      <w:r w:rsidRPr="00C0289C">
        <w:rPr>
          <w:rFonts w:cs="Times New Roman"/>
          <w:kern w:val="0"/>
        </w:rPr>
        <w:t>(1), 4. https://doi.org/10.1007/s42979-019-0004-1</w:t>
      </w:r>
    </w:p>
    <w:p w14:paraId="7F80DA8E" w14:textId="77777777" w:rsidR="00C0289C" w:rsidRPr="00C0289C" w:rsidRDefault="00C0289C" w:rsidP="00C0289C">
      <w:pPr>
        <w:pStyle w:val="afa"/>
        <w:rPr>
          <w:rFonts w:cs="Times New Roman"/>
          <w:kern w:val="0"/>
        </w:rPr>
      </w:pPr>
      <w:r w:rsidRPr="00C0289C">
        <w:rPr>
          <w:rFonts w:cs="Times New Roman"/>
          <w:kern w:val="0"/>
        </w:rPr>
        <w:t xml:space="preserve">Wotawa, F., &amp; Kaufmann, D. (2022). Model-based reasoning using answer set programming. </w:t>
      </w:r>
      <w:r w:rsidRPr="00C0289C">
        <w:rPr>
          <w:rFonts w:cs="Times New Roman"/>
          <w:i/>
          <w:iCs/>
          <w:kern w:val="0"/>
        </w:rPr>
        <w:t>Applied Intelligence</w:t>
      </w:r>
      <w:r w:rsidRPr="00C0289C">
        <w:rPr>
          <w:rFonts w:cs="Times New Roman"/>
          <w:kern w:val="0"/>
        </w:rPr>
        <w:t xml:space="preserve">, </w:t>
      </w:r>
      <w:r w:rsidRPr="00C0289C">
        <w:rPr>
          <w:rFonts w:cs="Times New Roman"/>
          <w:i/>
          <w:iCs/>
          <w:kern w:val="0"/>
        </w:rPr>
        <w:t>52</w:t>
      </w:r>
      <w:r w:rsidRPr="00C0289C">
        <w:rPr>
          <w:rFonts w:cs="Times New Roman"/>
          <w:kern w:val="0"/>
        </w:rPr>
        <w:t>(15), 16993–17011. https://doi.org/10.1007/s10489-022-03272-2</w:t>
      </w:r>
    </w:p>
    <w:p w14:paraId="0BB4903F" w14:textId="6D2CAFD2" w:rsidR="00566A08" w:rsidRDefault="00566A08" w:rsidP="00986EB8">
      <w:pPr>
        <w:pStyle w:val="afa"/>
        <w:ind w:left="0" w:firstLine="0"/>
      </w:pPr>
      <w:r>
        <w:fldChar w:fldCharType="end"/>
      </w:r>
    </w:p>
    <w:p w14:paraId="34DC43D3" w14:textId="1098159B" w:rsidR="007C3467" w:rsidRPr="0045426F" w:rsidRDefault="007C3467" w:rsidP="007C3467"/>
    <w:sectPr w:rsidR="007C3467" w:rsidRPr="0045426F" w:rsidSect="005D36BB">
      <w:footerReference w:type="default" r:id="rId11"/>
      <w:type w:val="continuous"/>
      <w:pgSz w:w="11906" w:h="16838"/>
      <w:pgMar w:top="1440" w:right="1800" w:bottom="1440" w:left="1800" w:header="850" w:footer="283"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885B74" w14:textId="77777777" w:rsidR="00711705" w:rsidRDefault="00711705" w:rsidP="005B222E">
      <w:pPr>
        <w:spacing w:line="240" w:lineRule="auto"/>
      </w:pPr>
      <w:r>
        <w:separator/>
      </w:r>
    </w:p>
  </w:endnote>
  <w:endnote w:type="continuationSeparator" w:id="0">
    <w:p w14:paraId="2D5A9F7D" w14:textId="77777777" w:rsidR="00711705" w:rsidRDefault="00711705" w:rsidP="005B22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85785548"/>
      <w:docPartObj>
        <w:docPartGallery w:val="Page Numbers (Bottom of Page)"/>
        <w:docPartUnique/>
      </w:docPartObj>
    </w:sdtPr>
    <w:sdtEndPr/>
    <w:sdtContent>
      <w:p w14:paraId="0DBFE783" w14:textId="3EFC7C59" w:rsidR="002C2B8A" w:rsidRDefault="002C2B8A">
        <w:pPr>
          <w:pStyle w:val="a7"/>
          <w:jc w:val="center"/>
        </w:pPr>
        <w:r>
          <w:fldChar w:fldCharType="begin"/>
        </w:r>
        <w:r>
          <w:instrText>PAGE   \* MERGEFORMAT</w:instrText>
        </w:r>
        <w:r>
          <w:fldChar w:fldCharType="separate"/>
        </w:r>
        <w:r w:rsidRPr="00C7154E">
          <w:rPr>
            <w:noProof/>
            <w:lang w:val="zh-TW"/>
          </w:rPr>
          <w:t>i</w:t>
        </w:r>
        <w:r>
          <w:fldChar w:fldCharType="end"/>
        </w:r>
      </w:p>
    </w:sdtContent>
  </w:sdt>
  <w:p w14:paraId="081DCB17" w14:textId="77777777" w:rsidR="002C2B8A" w:rsidRDefault="002C2B8A">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3339654"/>
      <w:docPartObj>
        <w:docPartGallery w:val="Page Numbers (Bottom of Page)"/>
        <w:docPartUnique/>
      </w:docPartObj>
    </w:sdtPr>
    <w:sdtEndPr/>
    <w:sdtContent>
      <w:p w14:paraId="50E32989" w14:textId="3C044194" w:rsidR="002C2B8A" w:rsidRDefault="002C2B8A">
        <w:pPr>
          <w:pStyle w:val="a7"/>
          <w:jc w:val="center"/>
        </w:pPr>
        <w:r w:rsidRPr="00EA5398">
          <w:fldChar w:fldCharType="begin"/>
        </w:r>
        <w:r w:rsidRPr="00EA5398">
          <w:instrText>PAGE   \* MERGEFORMAT</w:instrText>
        </w:r>
        <w:r w:rsidRPr="00EA5398">
          <w:fldChar w:fldCharType="separate"/>
        </w:r>
        <w:r w:rsidR="00215026" w:rsidRPr="00215026">
          <w:rPr>
            <w:noProof/>
            <w:lang w:val="zh-TW"/>
          </w:rPr>
          <w:t>i</w:t>
        </w:r>
        <w:r w:rsidRPr="00EA5398">
          <w:fldChar w:fldCharType="end"/>
        </w:r>
      </w:p>
    </w:sdtContent>
  </w:sdt>
  <w:p w14:paraId="35BD5F56" w14:textId="77777777" w:rsidR="002C2B8A" w:rsidRDefault="002C2B8A">
    <w:pPr>
      <w:pStyle w:val="a7"/>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1112427"/>
      <w:docPartObj>
        <w:docPartGallery w:val="Page Numbers (Bottom of Page)"/>
        <w:docPartUnique/>
      </w:docPartObj>
    </w:sdtPr>
    <w:sdtEndPr/>
    <w:sdtContent>
      <w:p w14:paraId="6C7AA40E" w14:textId="67E9A6E6" w:rsidR="002C2B8A" w:rsidRDefault="002C2B8A">
        <w:pPr>
          <w:pStyle w:val="a7"/>
          <w:jc w:val="center"/>
        </w:pPr>
        <w:r w:rsidRPr="00EA5398">
          <w:fldChar w:fldCharType="begin"/>
        </w:r>
        <w:r w:rsidRPr="00EA5398">
          <w:instrText>PAGE   \* MERGEFORMAT</w:instrText>
        </w:r>
        <w:r w:rsidRPr="00EA5398">
          <w:fldChar w:fldCharType="separate"/>
        </w:r>
        <w:r w:rsidR="00215026" w:rsidRPr="00215026">
          <w:rPr>
            <w:noProof/>
            <w:lang w:val="zh-TW"/>
          </w:rPr>
          <w:t>7</w:t>
        </w:r>
        <w:r w:rsidRPr="00EA5398">
          <w:fldChar w:fldCharType="end"/>
        </w:r>
      </w:p>
    </w:sdtContent>
  </w:sdt>
  <w:p w14:paraId="37F4B0D0" w14:textId="77777777" w:rsidR="002C2B8A" w:rsidRDefault="002C2B8A">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C445C" w14:textId="77777777" w:rsidR="00711705" w:rsidRDefault="00711705" w:rsidP="005B222E">
      <w:pPr>
        <w:spacing w:line="240" w:lineRule="auto"/>
      </w:pPr>
      <w:r>
        <w:separator/>
      </w:r>
    </w:p>
  </w:footnote>
  <w:footnote w:type="continuationSeparator" w:id="0">
    <w:p w14:paraId="674BC1BA" w14:textId="77777777" w:rsidR="00711705" w:rsidRDefault="00711705" w:rsidP="005B22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0A5526" w14:textId="57718093" w:rsidR="00085DA5" w:rsidRPr="00581C51" w:rsidRDefault="00581C51" w:rsidP="00085DA5">
    <w:pPr>
      <w:pStyle w:val="a5"/>
      <w:jc w:val="left"/>
    </w:pPr>
    <w:r w:rsidRPr="00581C51">
      <w:rPr>
        <w:rFonts w:hint="eastAsia"/>
      </w:rPr>
      <w:t>應用</w:t>
    </w:r>
    <w:r w:rsidRPr="00581C51">
      <w:rPr>
        <w:rFonts w:hint="eastAsia"/>
      </w:rPr>
      <w:t>Llama 2</w:t>
    </w:r>
    <w:r w:rsidRPr="00581C51">
      <w:rPr>
        <w:rFonts w:hint="eastAsia"/>
      </w:rPr>
      <w:t>模型於</w:t>
    </w:r>
    <w:r w:rsidR="00085DA5">
      <w:rPr>
        <w:rFonts w:hint="eastAsia"/>
      </w:rPr>
      <w:t>生產製造</w:t>
    </w:r>
    <w:r w:rsidRPr="00581C51">
      <w:rPr>
        <w:rFonts w:hint="eastAsia"/>
      </w:rPr>
      <w:t>測試案例異常事件之根本原因預測分析－以桌上型</w:t>
    </w:r>
    <w:r w:rsidR="003A7C8E">
      <w:rPr>
        <w:rFonts w:hint="eastAsia"/>
      </w:rPr>
      <w:t>工作站</w:t>
    </w:r>
    <w:r w:rsidRPr="00581C51">
      <w:rPr>
        <w:rFonts w:hint="eastAsia"/>
      </w:rPr>
      <w:t>電腦產品為例</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D5B1A"/>
    <w:multiLevelType w:val="hybridMultilevel"/>
    <w:tmpl w:val="00C03FAE"/>
    <w:lvl w:ilvl="0" w:tplc="5ABC55C6">
      <w:start w:val="1"/>
      <w:numFmt w:val="decimal"/>
      <w:lvlText w:val="%1."/>
      <w:lvlJc w:val="left"/>
      <w:pPr>
        <w:ind w:left="840" w:hanging="360"/>
      </w:pPr>
      <w:rPr>
        <w:rFonts w:hint="default"/>
        <w:color w:val="auto"/>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FFC5EAF"/>
    <w:multiLevelType w:val="hybridMultilevel"/>
    <w:tmpl w:val="50AADAA6"/>
    <w:lvl w:ilvl="0" w:tplc="086C747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06D55F9"/>
    <w:multiLevelType w:val="hybridMultilevel"/>
    <w:tmpl w:val="8AA666F8"/>
    <w:lvl w:ilvl="0" w:tplc="9B5CB176">
      <w:start w:val="1"/>
      <w:numFmt w:val="decimal"/>
      <w:lvlText w:val="(%1)"/>
      <w:lvlJc w:val="left"/>
      <w:pPr>
        <w:ind w:left="720" w:hanging="360"/>
      </w:pPr>
      <w:rPr>
        <w:rFonts w:hint="default"/>
        <w:color w:val="auto"/>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 w15:restartNumberingAfterBreak="0">
    <w:nsid w:val="10FC437E"/>
    <w:multiLevelType w:val="hybridMultilevel"/>
    <w:tmpl w:val="52E44BAE"/>
    <w:lvl w:ilvl="0" w:tplc="9B5CB176">
      <w:start w:val="1"/>
      <w:numFmt w:val="decimal"/>
      <w:lvlText w:val="(%1)"/>
      <w:lvlJc w:val="left"/>
      <w:pPr>
        <w:ind w:left="480" w:hanging="48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3D212C"/>
    <w:multiLevelType w:val="hybridMultilevel"/>
    <w:tmpl w:val="FDE254EE"/>
    <w:lvl w:ilvl="0" w:tplc="E29C11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4FA003D"/>
    <w:multiLevelType w:val="hybridMultilevel"/>
    <w:tmpl w:val="0E703324"/>
    <w:lvl w:ilvl="0" w:tplc="61AC5FC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50A639D"/>
    <w:multiLevelType w:val="multilevel"/>
    <w:tmpl w:val="A2841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AAC6F7A"/>
    <w:multiLevelType w:val="multilevel"/>
    <w:tmpl w:val="D4C8A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BC21A4"/>
    <w:multiLevelType w:val="hybridMultilevel"/>
    <w:tmpl w:val="B386A95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1F9302D6"/>
    <w:multiLevelType w:val="hybridMultilevel"/>
    <w:tmpl w:val="6F28ABF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2261237B"/>
    <w:multiLevelType w:val="multilevel"/>
    <w:tmpl w:val="D2244C7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lowerRoman"/>
      <w:lvlText w:val="%1.%2.%3"/>
      <w:lvlJc w:val="left"/>
      <w:pPr>
        <w:ind w:left="1080" w:hanging="108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D97350F"/>
    <w:multiLevelType w:val="hybridMultilevel"/>
    <w:tmpl w:val="953A511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115232E"/>
    <w:multiLevelType w:val="hybridMultilevel"/>
    <w:tmpl w:val="2286C35E"/>
    <w:lvl w:ilvl="0" w:tplc="E29C113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31B47D61"/>
    <w:multiLevelType w:val="hybridMultilevel"/>
    <w:tmpl w:val="8166BA9C"/>
    <w:lvl w:ilvl="0" w:tplc="9B5CB176">
      <w:start w:val="1"/>
      <w:numFmt w:val="decimal"/>
      <w:lvlText w:val="(%1)"/>
      <w:lvlJc w:val="left"/>
      <w:pPr>
        <w:ind w:left="480" w:hanging="48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332A2256"/>
    <w:multiLevelType w:val="hybridMultilevel"/>
    <w:tmpl w:val="B5983BA2"/>
    <w:lvl w:ilvl="0" w:tplc="0958F6C4">
      <w:start w:val="1"/>
      <w:numFmt w:val="decimal"/>
      <w:lvlText w:val="%1."/>
      <w:lvlJc w:val="left"/>
      <w:pPr>
        <w:ind w:left="480" w:hanging="480"/>
      </w:pPr>
      <w:rPr>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371E2E4B"/>
    <w:multiLevelType w:val="multilevel"/>
    <w:tmpl w:val="5DEEDA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1871311"/>
    <w:multiLevelType w:val="hybridMultilevel"/>
    <w:tmpl w:val="9C7240B8"/>
    <w:lvl w:ilvl="0" w:tplc="DEE8FE3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92A0CDA"/>
    <w:multiLevelType w:val="hybridMultilevel"/>
    <w:tmpl w:val="74B859CE"/>
    <w:lvl w:ilvl="0" w:tplc="9B5CB176">
      <w:start w:val="1"/>
      <w:numFmt w:val="decimal"/>
      <w:lvlText w:val="(%1)"/>
      <w:lvlJc w:val="left"/>
      <w:pPr>
        <w:ind w:left="480" w:hanging="48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DFE58C8"/>
    <w:multiLevelType w:val="hybridMultilevel"/>
    <w:tmpl w:val="4FE0D6A6"/>
    <w:lvl w:ilvl="0" w:tplc="9B5CB176">
      <w:start w:val="1"/>
      <w:numFmt w:val="decimal"/>
      <w:lvlText w:val="(%1)"/>
      <w:lvlJc w:val="left"/>
      <w:pPr>
        <w:ind w:left="480" w:hanging="480"/>
      </w:pPr>
      <w:rPr>
        <w:rFonts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2106BB8"/>
    <w:multiLevelType w:val="hybridMultilevel"/>
    <w:tmpl w:val="9D3A2E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29A247C"/>
    <w:multiLevelType w:val="hybridMultilevel"/>
    <w:tmpl w:val="DE2CE4AC"/>
    <w:lvl w:ilvl="0" w:tplc="E348EB18">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1" w15:restartNumberingAfterBreak="0">
    <w:nsid w:val="567C2771"/>
    <w:multiLevelType w:val="hybridMultilevel"/>
    <w:tmpl w:val="4AC28358"/>
    <w:lvl w:ilvl="0" w:tplc="FCBA0856">
      <w:start w:val="1"/>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FDB1C41"/>
    <w:multiLevelType w:val="hybridMultilevel"/>
    <w:tmpl w:val="1B063356"/>
    <w:lvl w:ilvl="0" w:tplc="FCBA0856">
      <w:start w:val="1"/>
      <w:numFmt w:val="taiwaneseCountingThousand"/>
      <w:lvlText w:val="%1、"/>
      <w:lvlJc w:val="left"/>
      <w:pPr>
        <w:ind w:left="720" w:hanging="7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68060026"/>
    <w:multiLevelType w:val="hybridMultilevel"/>
    <w:tmpl w:val="7794ED4E"/>
    <w:lvl w:ilvl="0" w:tplc="B0F8AF30">
      <w:start w:val="1"/>
      <w:numFmt w:val="decimal"/>
      <w:lvlText w:val="(%1)"/>
      <w:lvlJc w:val="left"/>
      <w:pPr>
        <w:ind w:left="480" w:hanging="480"/>
      </w:pPr>
      <w:rPr>
        <w:rFont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840372D"/>
    <w:multiLevelType w:val="hybridMultilevel"/>
    <w:tmpl w:val="CC6CECC2"/>
    <w:lvl w:ilvl="0" w:tplc="E348EB18">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5" w15:restartNumberingAfterBreak="0">
    <w:nsid w:val="6B8A5D1B"/>
    <w:multiLevelType w:val="hybridMultilevel"/>
    <w:tmpl w:val="63287B82"/>
    <w:lvl w:ilvl="0" w:tplc="75FA7A1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6D4B21AA"/>
    <w:multiLevelType w:val="hybridMultilevel"/>
    <w:tmpl w:val="6672A33E"/>
    <w:lvl w:ilvl="0" w:tplc="E348EB18">
      <w:start w:val="1"/>
      <w:numFmt w:val="decimal"/>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7EB115D2"/>
    <w:multiLevelType w:val="hybridMultilevel"/>
    <w:tmpl w:val="682269B4"/>
    <w:lvl w:ilvl="0" w:tplc="C8DC54E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1"/>
  </w:num>
  <w:num w:numId="2">
    <w:abstractNumId w:val="22"/>
  </w:num>
  <w:num w:numId="3">
    <w:abstractNumId w:val="14"/>
  </w:num>
  <w:num w:numId="4">
    <w:abstractNumId w:val="0"/>
  </w:num>
  <w:num w:numId="5">
    <w:abstractNumId w:val="1"/>
  </w:num>
  <w:num w:numId="6">
    <w:abstractNumId w:val="2"/>
  </w:num>
  <w:num w:numId="7">
    <w:abstractNumId w:val="23"/>
  </w:num>
  <w:num w:numId="8">
    <w:abstractNumId w:val="6"/>
  </w:num>
  <w:num w:numId="9">
    <w:abstractNumId w:val="15"/>
  </w:num>
  <w:num w:numId="10">
    <w:abstractNumId w:val="19"/>
  </w:num>
  <w:num w:numId="11">
    <w:abstractNumId w:val="9"/>
  </w:num>
  <w:num w:numId="12">
    <w:abstractNumId w:val="25"/>
  </w:num>
  <w:num w:numId="13">
    <w:abstractNumId w:val="7"/>
  </w:num>
  <w:num w:numId="14">
    <w:abstractNumId w:val="16"/>
  </w:num>
  <w:num w:numId="15">
    <w:abstractNumId w:val="18"/>
  </w:num>
  <w:num w:numId="16">
    <w:abstractNumId w:val="3"/>
  </w:num>
  <w:num w:numId="17">
    <w:abstractNumId w:val="13"/>
  </w:num>
  <w:num w:numId="18">
    <w:abstractNumId w:val="10"/>
  </w:num>
  <w:num w:numId="19">
    <w:abstractNumId w:val="17"/>
  </w:num>
  <w:num w:numId="20">
    <w:abstractNumId w:val="5"/>
  </w:num>
  <w:num w:numId="21">
    <w:abstractNumId w:val="11"/>
  </w:num>
  <w:num w:numId="22">
    <w:abstractNumId w:val="12"/>
  </w:num>
  <w:num w:numId="23">
    <w:abstractNumId w:val="4"/>
  </w:num>
  <w:num w:numId="24">
    <w:abstractNumId w:val="8"/>
  </w:num>
  <w:num w:numId="25">
    <w:abstractNumId w:val="27"/>
  </w:num>
  <w:num w:numId="26">
    <w:abstractNumId w:val="26"/>
  </w:num>
  <w:num w:numId="27">
    <w:abstractNumId w:val="20"/>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defaultTabStop w:val="48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24F2"/>
    <w:rsid w:val="00000E89"/>
    <w:rsid w:val="00001222"/>
    <w:rsid w:val="00001C51"/>
    <w:rsid w:val="00002A30"/>
    <w:rsid w:val="00002EFB"/>
    <w:rsid w:val="00003421"/>
    <w:rsid w:val="00003E8D"/>
    <w:rsid w:val="000072CF"/>
    <w:rsid w:val="0001007C"/>
    <w:rsid w:val="00010C04"/>
    <w:rsid w:val="00013666"/>
    <w:rsid w:val="00014CBF"/>
    <w:rsid w:val="00014DAD"/>
    <w:rsid w:val="000151CA"/>
    <w:rsid w:val="00016BAF"/>
    <w:rsid w:val="0002373C"/>
    <w:rsid w:val="00024621"/>
    <w:rsid w:val="00025BE7"/>
    <w:rsid w:val="00025F4C"/>
    <w:rsid w:val="00026B08"/>
    <w:rsid w:val="00026C96"/>
    <w:rsid w:val="00030B81"/>
    <w:rsid w:val="000326E2"/>
    <w:rsid w:val="000329BC"/>
    <w:rsid w:val="00033B59"/>
    <w:rsid w:val="00033F69"/>
    <w:rsid w:val="000349DF"/>
    <w:rsid w:val="00035D38"/>
    <w:rsid w:val="0003706E"/>
    <w:rsid w:val="000371D4"/>
    <w:rsid w:val="0004030E"/>
    <w:rsid w:val="0004033F"/>
    <w:rsid w:val="00040535"/>
    <w:rsid w:val="00040855"/>
    <w:rsid w:val="000425DB"/>
    <w:rsid w:val="00042B9C"/>
    <w:rsid w:val="000436AC"/>
    <w:rsid w:val="00044B1F"/>
    <w:rsid w:val="00044C46"/>
    <w:rsid w:val="00045BAA"/>
    <w:rsid w:val="00046072"/>
    <w:rsid w:val="00046D4F"/>
    <w:rsid w:val="00046DFC"/>
    <w:rsid w:val="000475FB"/>
    <w:rsid w:val="00047922"/>
    <w:rsid w:val="00050C8C"/>
    <w:rsid w:val="0005298C"/>
    <w:rsid w:val="0005317F"/>
    <w:rsid w:val="000535B7"/>
    <w:rsid w:val="00053791"/>
    <w:rsid w:val="0005570F"/>
    <w:rsid w:val="00056B83"/>
    <w:rsid w:val="00056FBF"/>
    <w:rsid w:val="00057ADD"/>
    <w:rsid w:val="00057DBE"/>
    <w:rsid w:val="00061675"/>
    <w:rsid w:val="000618BC"/>
    <w:rsid w:val="00061907"/>
    <w:rsid w:val="000623F5"/>
    <w:rsid w:val="00062FA1"/>
    <w:rsid w:val="00063FD3"/>
    <w:rsid w:val="00064BDA"/>
    <w:rsid w:val="0006522F"/>
    <w:rsid w:val="00065444"/>
    <w:rsid w:val="00067A12"/>
    <w:rsid w:val="00070230"/>
    <w:rsid w:val="000721BC"/>
    <w:rsid w:val="00072278"/>
    <w:rsid w:val="00072EED"/>
    <w:rsid w:val="00075AE5"/>
    <w:rsid w:val="00075C43"/>
    <w:rsid w:val="0007798E"/>
    <w:rsid w:val="00080433"/>
    <w:rsid w:val="00081869"/>
    <w:rsid w:val="00082598"/>
    <w:rsid w:val="00082CD9"/>
    <w:rsid w:val="00085DA5"/>
    <w:rsid w:val="000865A1"/>
    <w:rsid w:val="00087CC6"/>
    <w:rsid w:val="000903EC"/>
    <w:rsid w:val="00093C67"/>
    <w:rsid w:val="00095C2C"/>
    <w:rsid w:val="000A015D"/>
    <w:rsid w:val="000A0C12"/>
    <w:rsid w:val="000A1C27"/>
    <w:rsid w:val="000A4747"/>
    <w:rsid w:val="000A4906"/>
    <w:rsid w:val="000A4B63"/>
    <w:rsid w:val="000A5E42"/>
    <w:rsid w:val="000A695B"/>
    <w:rsid w:val="000B0336"/>
    <w:rsid w:val="000B0426"/>
    <w:rsid w:val="000B0CCC"/>
    <w:rsid w:val="000B426E"/>
    <w:rsid w:val="000B4292"/>
    <w:rsid w:val="000B63CE"/>
    <w:rsid w:val="000B7445"/>
    <w:rsid w:val="000C2190"/>
    <w:rsid w:val="000C2ADE"/>
    <w:rsid w:val="000C2C37"/>
    <w:rsid w:val="000C2D9D"/>
    <w:rsid w:val="000C46F6"/>
    <w:rsid w:val="000C4B14"/>
    <w:rsid w:val="000C52EB"/>
    <w:rsid w:val="000C5EE1"/>
    <w:rsid w:val="000C702F"/>
    <w:rsid w:val="000C77AA"/>
    <w:rsid w:val="000D206B"/>
    <w:rsid w:val="000D2AF7"/>
    <w:rsid w:val="000D2E31"/>
    <w:rsid w:val="000D3ED4"/>
    <w:rsid w:val="000D3F19"/>
    <w:rsid w:val="000D47C7"/>
    <w:rsid w:val="000D4EEA"/>
    <w:rsid w:val="000D503B"/>
    <w:rsid w:val="000D50BB"/>
    <w:rsid w:val="000D51FC"/>
    <w:rsid w:val="000D663E"/>
    <w:rsid w:val="000E1143"/>
    <w:rsid w:val="000E1DF8"/>
    <w:rsid w:val="000E2781"/>
    <w:rsid w:val="000E29CC"/>
    <w:rsid w:val="000E2A66"/>
    <w:rsid w:val="000E2F8D"/>
    <w:rsid w:val="000E501C"/>
    <w:rsid w:val="000E68E5"/>
    <w:rsid w:val="000E6F05"/>
    <w:rsid w:val="000F051F"/>
    <w:rsid w:val="000F1ADA"/>
    <w:rsid w:val="000F3529"/>
    <w:rsid w:val="000F62C0"/>
    <w:rsid w:val="0010077D"/>
    <w:rsid w:val="00102195"/>
    <w:rsid w:val="00103C6E"/>
    <w:rsid w:val="00103F99"/>
    <w:rsid w:val="00104163"/>
    <w:rsid w:val="001053F2"/>
    <w:rsid w:val="0010619F"/>
    <w:rsid w:val="00106302"/>
    <w:rsid w:val="0010644C"/>
    <w:rsid w:val="00106E83"/>
    <w:rsid w:val="0011015B"/>
    <w:rsid w:val="001105C6"/>
    <w:rsid w:val="00110B3D"/>
    <w:rsid w:val="00111FA5"/>
    <w:rsid w:val="00112438"/>
    <w:rsid w:val="0011262A"/>
    <w:rsid w:val="001131AE"/>
    <w:rsid w:val="001133A8"/>
    <w:rsid w:val="00113B77"/>
    <w:rsid w:val="0011420A"/>
    <w:rsid w:val="00114A01"/>
    <w:rsid w:val="00114C21"/>
    <w:rsid w:val="00117165"/>
    <w:rsid w:val="00117287"/>
    <w:rsid w:val="00117E67"/>
    <w:rsid w:val="00120E9F"/>
    <w:rsid w:val="0012125D"/>
    <w:rsid w:val="001233BD"/>
    <w:rsid w:val="00123F2B"/>
    <w:rsid w:val="0012474E"/>
    <w:rsid w:val="00125D4D"/>
    <w:rsid w:val="00126863"/>
    <w:rsid w:val="00126884"/>
    <w:rsid w:val="00126E43"/>
    <w:rsid w:val="0012705F"/>
    <w:rsid w:val="00130CE2"/>
    <w:rsid w:val="00131831"/>
    <w:rsid w:val="00131ADA"/>
    <w:rsid w:val="00131D0E"/>
    <w:rsid w:val="00132B60"/>
    <w:rsid w:val="00132BCC"/>
    <w:rsid w:val="00132CDD"/>
    <w:rsid w:val="00133272"/>
    <w:rsid w:val="00133BC1"/>
    <w:rsid w:val="001340AF"/>
    <w:rsid w:val="00134A7E"/>
    <w:rsid w:val="00134F26"/>
    <w:rsid w:val="00135165"/>
    <w:rsid w:val="00136161"/>
    <w:rsid w:val="00137872"/>
    <w:rsid w:val="00140119"/>
    <w:rsid w:val="00141C90"/>
    <w:rsid w:val="001428C6"/>
    <w:rsid w:val="001429F2"/>
    <w:rsid w:val="00143B22"/>
    <w:rsid w:val="00144A17"/>
    <w:rsid w:val="00146B22"/>
    <w:rsid w:val="0015007D"/>
    <w:rsid w:val="00150C6A"/>
    <w:rsid w:val="001522C1"/>
    <w:rsid w:val="0015510C"/>
    <w:rsid w:val="00155B3A"/>
    <w:rsid w:val="00156D77"/>
    <w:rsid w:val="00156EB0"/>
    <w:rsid w:val="00157D96"/>
    <w:rsid w:val="0016003C"/>
    <w:rsid w:val="001623C8"/>
    <w:rsid w:val="00162566"/>
    <w:rsid w:val="0016378D"/>
    <w:rsid w:val="00163B1E"/>
    <w:rsid w:val="00165E04"/>
    <w:rsid w:val="00165EBA"/>
    <w:rsid w:val="001668F0"/>
    <w:rsid w:val="00166EFA"/>
    <w:rsid w:val="0016782A"/>
    <w:rsid w:val="00167830"/>
    <w:rsid w:val="001713C5"/>
    <w:rsid w:val="001714B6"/>
    <w:rsid w:val="00173B67"/>
    <w:rsid w:val="00173FFA"/>
    <w:rsid w:val="00175C3B"/>
    <w:rsid w:val="00176122"/>
    <w:rsid w:val="001767B2"/>
    <w:rsid w:val="00176CAE"/>
    <w:rsid w:val="00177DC8"/>
    <w:rsid w:val="0018003A"/>
    <w:rsid w:val="001816CC"/>
    <w:rsid w:val="001831BB"/>
    <w:rsid w:val="00185C1D"/>
    <w:rsid w:val="00187E84"/>
    <w:rsid w:val="00190F2A"/>
    <w:rsid w:val="00191D2B"/>
    <w:rsid w:val="00192D0B"/>
    <w:rsid w:val="00193802"/>
    <w:rsid w:val="001947C4"/>
    <w:rsid w:val="00194A41"/>
    <w:rsid w:val="0019583A"/>
    <w:rsid w:val="001959E4"/>
    <w:rsid w:val="00197F82"/>
    <w:rsid w:val="001A06C0"/>
    <w:rsid w:val="001A0E98"/>
    <w:rsid w:val="001A150E"/>
    <w:rsid w:val="001A4A05"/>
    <w:rsid w:val="001A4E19"/>
    <w:rsid w:val="001A6281"/>
    <w:rsid w:val="001A6877"/>
    <w:rsid w:val="001A735C"/>
    <w:rsid w:val="001A7611"/>
    <w:rsid w:val="001B0654"/>
    <w:rsid w:val="001B1CDA"/>
    <w:rsid w:val="001B2ABA"/>
    <w:rsid w:val="001B412F"/>
    <w:rsid w:val="001B5014"/>
    <w:rsid w:val="001B725E"/>
    <w:rsid w:val="001B7442"/>
    <w:rsid w:val="001C00CD"/>
    <w:rsid w:val="001C0851"/>
    <w:rsid w:val="001C2156"/>
    <w:rsid w:val="001C2265"/>
    <w:rsid w:val="001C28F4"/>
    <w:rsid w:val="001C5986"/>
    <w:rsid w:val="001C6C5C"/>
    <w:rsid w:val="001C75E9"/>
    <w:rsid w:val="001D1559"/>
    <w:rsid w:val="001D1625"/>
    <w:rsid w:val="001D1DFE"/>
    <w:rsid w:val="001D50F1"/>
    <w:rsid w:val="001D5A5A"/>
    <w:rsid w:val="001D65F3"/>
    <w:rsid w:val="001D71FF"/>
    <w:rsid w:val="001D7673"/>
    <w:rsid w:val="001E0A3C"/>
    <w:rsid w:val="001E0BEF"/>
    <w:rsid w:val="001E16E6"/>
    <w:rsid w:val="001E1AF5"/>
    <w:rsid w:val="001E1F3B"/>
    <w:rsid w:val="001E3A54"/>
    <w:rsid w:val="001E4F7C"/>
    <w:rsid w:val="001E55F8"/>
    <w:rsid w:val="001E6624"/>
    <w:rsid w:val="001E6843"/>
    <w:rsid w:val="001E6D9E"/>
    <w:rsid w:val="001E72DB"/>
    <w:rsid w:val="001F021C"/>
    <w:rsid w:val="001F389B"/>
    <w:rsid w:val="001F3A2E"/>
    <w:rsid w:val="001F3B1F"/>
    <w:rsid w:val="001F3B21"/>
    <w:rsid w:val="001F4FF1"/>
    <w:rsid w:val="001F57D4"/>
    <w:rsid w:val="001F5FFA"/>
    <w:rsid w:val="001F70D4"/>
    <w:rsid w:val="0020100E"/>
    <w:rsid w:val="002012D5"/>
    <w:rsid w:val="00201345"/>
    <w:rsid w:val="00202EAD"/>
    <w:rsid w:val="00203E9B"/>
    <w:rsid w:val="002042FE"/>
    <w:rsid w:val="0020462F"/>
    <w:rsid w:val="002049D4"/>
    <w:rsid w:val="00205875"/>
    <w:rsid w:val="0020755C"/>
    <w:rsid w:val="00207B5F"/>
    <w:rsid w:val="00207C1A"/>
    <w:rsid w:val="002109C1"/>
    <w:rsid w:val="002116B0"/>
    <w:rsid w:val="0021275B"/>
    <w:rsid w:val="00212BB8"/>
    <w:rsid w:val="00215026"/>
    <w:rsid w:val="00215E7C"/>
    <w:rsid w:val="00220D47"/>
    <w:rsid w:val="00221550"/>
    <w:rsid w:val="00222016"/>
    <w:rsid w:val="00223123"/>
    <w:rsid w:val="00223688"/>
    <w:rsid w:val="00224C3A"/>
    <w:rsid w:val="00225748"/>
    <w:rsid w:val="00225D0D"/>
    <w:rsid w:val="00231BAE"/>
    <w:rsid w:val="00232CF0"/>
    <w:rsid w:val="00232E69"/>
    <w:rsid w:val="00233DC0"/>
    <w:rsid w:val="00234E36"/>
    <w:rsid w:val="00234FA2"/>
    <w:rsid w:val="00235D0B"/>
    <w:rsid w:val="002365DB"/>
    <w:rsid w:val="00237F8E"/>
    <w:rsid w:val="00240176"/>
    <w:rsid w:val="002403B1"/>
    <w:rsid w:val="002415E8"/>
    <w:rsid w:val="00241A61"/>
    <w:rsid w:val="00242F52"/>
    <w:rsid w:val="002431CD"/>
    <w:rsid w:val="00243325"/>
    <w:rsid w:val="002439F3"/>
    <w:rsid w:val="0024426A"/>
    <w:rsid w:val="002454E5"/>
    <w:rsid w:val="00245887"/>
    <w:rsid w:val="00245F41"/>
    <w:rsid w:val="0024677D"/>
    <w:rsid w:val="00246808"/>
    <w:rsid w:val="00247E21"/>
    <w:rsid w:val="00250438"/>
    <w:rsid w:val="002509DC"/>
    <w:rsid w:val="00250C97"/>
    <w:rsid w:val="00251E27"/>
    <w:rsid w:val="0025257E"/>
    <w:rsid w:val="00254990"/>
    <w:rsid w:val="00254A98"/>
    <w:rsid w:val="00256043"/>
    <w:rsid w:val="00256C9F"/>
    <w:rsid w:val="0025745B"/>
    <w:rsid w:val="00257C42"/>
    <w:rsid w:val="00260473"/>
    <w:rsid w:val="00262753"/>
    <w:rsid w:val="002630CC"/>
    <w:rsid w:val="00264EAC"/>
    <w:rsid w:val="002655D3"/>
    <w:rsid w:val="00266050"/>
    <w:rsid w:val="002716F3"/>
    <w:rsid w:val="0027181B"/>
    <w:rsid w:val="00271855"/>
    <w:rsid w:val="00274184"/>
    <w:rsid w:val="002745CB"/>
    <w:rsid w:val="00274F33"/>
    <w:rsid w:val="00275DDB"/>
    <w:rsid w:val="00276893"/>
    <w:rsid w:val="00276E09"/>
    <w:rsid w:val="00276EE0"/>
    <w:rsid w:val="002775B8"/>
    <w:rsid w:val="00277B66"/>
    <w:rsid w:val="002807C8"/>
    <w:rsid w:val="00280B1D"/>
    <w:rsid w:val="00281A4C"/>
    <w:rsid w:val="00281AA7"/>
    <w:rsid w:val="00282328"/>
    <w:rsid w:val="00283257"/>
    <w:rsid w:val="00283892"/>
    <w:rsid w:val="00284F67"/>
    <w:rsid w:val="00285576"/>
    <w:rsid w:val="002864E4"/>
    <w:rsid w:val="00286B39"/>
    <w:rsid w:val="002870EF"/>
    <w:rsid w:val="00287B33"/>
    <w:rsid w:val="00290A26"/>
    <w:rsid w:val="0029105F"/>
    <w:rsid w:val="00292309"/>
    <w:rsid w:val="00292A4B"/>
    <w:rsid w:val="00292A5B"/>
    <w:rsid w:val="00292D53"/>
    <w:rsid w:val="00293DF3"/>
    <w:rsid w:val="0029429A"/>
    <w:rsid w:val="00294777"/>
    <w:rsid w:val="0029556C"/>
    <w:rsid w:val="00297CC5"/>
    <w:rsid w:val="002A01A6"/>
    <w:rsid w:val="002A1763"/>
    <w:rsid w:val="002A29A4"/>
    <w:rsid w:val="002A437D"/>
    <w:rsid w:val="002A49CB"/>
    <w:rsid w:val="002A7D4C"/>
    <w:rsid w:val="002B1DD3"/>
    <w:rsid w:val="002B33E4"/>
    <w:rsid w:val="002B3A10"/>
    <w:rsid w:val="002B44B0"/>
    <w:rsid w:val="002B4D41"/>
    <w:rsid w:val="002B69F9"/>
    <w:rsid w:val="002B6C18"/>
    <w:rsid w:val="002B77E8"/>
    <w:rsid w:val="002B7D2E"/>
    <w:rsid w:val="002C0602"/>
    <w:rsid w:val="002C1775"/>
    <w:rsid w:val="002C2B23"/>
    <w:rsid w:val="002C2B8A"/>
    <w:rsid w:val="002C3140"/>
    <w:rsid w:val="002C31BF"/>
    <w:rsid w:val="002C3957"/>
    <w:rsid w:val="002C482C"/>
    <w:rsid w:val="002C4FC9"/>
    <w:rsid w:val="002C5CB7"/>
    <w:rsid w:val="002C7448"/>
    <w:rsid w:val="002C79F3"/>
    <w:rsid w:val="002C7A85"/>
    <w:rsid w:val="002D064B"/>
    <w:rsid w:val="002D37AB"/>
    <w:rsid w:val="002D57CE"/>
    <w:rsid w:val="002D57DB"/>
    <w:rsid w:val="002D696D"/>
    <w:rsid w:val="002D6A9E"/>
    <w:rsid w:val="002E1E2A"/>
    <w:rsid w:val="002E4C77"/>
    <w:rsid w:val="002E4C8E"/>
    <w:rsid w:val="002E6A90"/>
    <w:rsid w:val="002E72AD"/>
    <w:rsid w:val="002E7B4C"/>
    <w:rsid w:val="002F0470"/>
    <w:rsid w:val="002F1240"/>
    <w:rsid w:val="002F1317"/>
    <w:rsid w:val="002F1DB8"/>
    <w:rsid w:val="002F1E0A"/>
    <w:rsid w:val="002F377C"/>
    <w:rsid w:val="002F41AA"/>
    <w:rsid w:val="002F584E"/>
    <w:rsid w:val="002F68A1"/>
    <w:rsid w:val="002F6EF2"/>
    <w:rsid w:val="002F7624"/>
    <w:rsid w:val="002F7D4C"/>
    <w:rsid w:val="00301CC1"/>
    <w:rsid w:val="003027A3"/>
    <w:rsid w:val="00303ACD"/>
    <w:rsid w:val="003053CF"/>
    <w:rsid w:val="00306C39"/>
    <w:rsid w:val="00311690"/>
    <w:rsid w:val="00311855"/>
    <w:rsid w:val="0031242E"/>
    <w:rsid w:val="003133F9"/>
    <w:rsid w:val="00313403"/>
    <w:rsid w:val="00313D1A"/>
    <w:rsid w:val="00314D98"/>
    <w:rsid w:val="00315520"/>
    <w:rsid w:val="003168BB"/>
    <w:rsid w:val="00316E3F"/>
    <w:rsid w:val="0031700D"/>
    <w:rsid w:val="00322DE8"/>
    <w:rsid w:val="0032372B"/>
    <w:rsid w:val="00323FE1"/>
    <w:rsid w:val="0032454E"/>
    <w:rsid w:val="003268E2"/>
    <w:rsid w:val="003312FD"/>
    <w:rsid w:val="0033195B"/>
    <w:rsid w:val="003321AD"/>
    <w:rsid w:val="0033359F"/>
    <w:rsid w:val="003335CA"/>
    <w:rsid w:val="00334115"/>
    <w:rsid w:val="003347BF"/>
    <w:rsid w:val="003354B8"/>
    <w:rsid w:val="003355AE"/>
    <w:rsid w:val="003363F0"/>
    <w:rsid w:val="00336C68"/>
    <w:rsid w:val="00340E3F"/>
    <w:rsid w:val="00344FD1"/>
    <w:rsid w:val="00345CCA"/>
    <w:rsid w:val="00347323"/>
    <w:rsid w:val="00347A3B"/>
    <w:rsid w:val="00347A7A"/>
    <w:rsid w:val="003501C8"/>
    <w:rsid w:val="0035062C"/>
    <w:rsid w:val="00351313"/>
    <w:rsid w:val="00351C71"/>
    <w:rsid w:val="00352036"/>
    <w:rsid w:val="0035308B"/>
    <w:rsid w:val="00354626"/>
    <w:rsid w:val="0035527B"/>
    <w:rsid w:val="0035683C"/>
    <w:rsid w:val="00357258"/>
    <w:rsid w:val="003578F5"/>
    <w:rsid w:val="003604E8"/>
    <w:rsid w:val="00361063"/>
    <w:rsid w:val="00361ECC"/>
    <w:rsid w:val="00362076"/>
    <w:rsid w:val="00362C41"/>
    <w:rsid w:val="00364A2A"/>
    <w:rsid w:val="00364A4E"/>
    <w:rsid w:val="00365F06"/>
    <w:rsid w:val="00366077"/>
    <w:rsid w:val="00366BE1"/>
    <w:rsid w:val="00366C05"/>
    <w:rsid w:val="00366ECA"/>
    <w:rsid w:val="003676F1"/>
    <w:rsid w:val="0037012C"/>
    <w:rsid w:val="00370848"/>
    <w:rsid w:val="00371722"/>
    <w:rsid w:val="0037174C"/>
    <w:rsid w:val="00372BF9"/>
    <w:rsid w:val="003737F5"/>
    <w:rsid w:val="00374CD3"/>
    <w:rsid w:val="00375E9B"/>
    <w:rsid w:val="0037608C"/>
    <w:rsid w:val="003765E0"/>
    <w:rsid w:val="00376A9E"/>
    <w:rsid w:val="003806D1"/>
    <w:rsid w:val="00380BEC"/>
    <w:rsid w:val="00380D0E"/>
    <w:rsid w:val="00381F73"/>
    <w:rsid w:val="00382C14"/>
    <w:rsid w:val="00383E22"/>
    <w:rsid w:val="00384773"/>
    <w:rsid w:val="00386779"/>
    <w:rsid w:val="003908A3"/>
    <w:rsid w:val="003921E1"/>
    <w:rsid w:val="00392575"/>
    <w:rsid w:val="003928FB"/>
    <w:rsid w:val="00392FB4"/>
    <w:rsid w:val="003937F7"/>
    <w:rsid w:val="00393E8A"/>
    <w:rsid w:val="00394574"/>
    <w:rsid w:val="00396E7B"/>
    <w:rsid w:val="00397643"/>
    <w:rsid w:val="00397938"/>
    <w:rsid w:val="003A0294"/>
    <w:rsid w:val="003A089B"/>
    <w:rsid w:val="003A1302"/>
    <w:rsid w:val="003A3100"/>
    <w:rsid w:val="003A32F8"/>
    <w:rsid w:val="003A4E97"/>
    <w:rsid w:val="003A7C8E"/>
    <w:rsid w:val="003A7CC9"/>
    <w:rsid w:val="003B01D4"/>
    <w:rsid w:val="003B063C"/>
    <w:rsid w:val="003B10C2"/>
    <w:rsid w:val="003B1939"/>
    <w:rsid w:val="003B39E9"/>
    <w:rsid w:val="003B513C"/>
    <w:rsid w:val="003B53F3"/>
    <w:rsid w:val="003B5616"/>
    <w:rsid w:val="003B5669"/>
    <w:rsid w:val="003B6BAC"/>
    <w:rsid w:val="003B6F5B"/>
    <w:rsid w:val="003B7C86"/>
    <w:rsid w:val="003C0401"/>
    <w:rsid w:val="003C1FA5"/>
    <w:rsid w:val="003C3238"/>
    <w:rsid w:val="003C3C02"/>
    <w:rsid w:val="003C3C8F"/>
    <w:rsid w:val="003C3D26"/>
    <w:rsid w:val="003C4825"/>
    <w:rsid w:val="003C4ACA"/>
    <w:rsid w:val="003C5175"/>
    <w:rsid w:val="003C65FF"/>
    <w:rsid w:val="003C6F3D"/>
    <w:rsid w:val="003C7729"/>
    <w:rsid w:val="003C78F6"/>
    <w:rsid w:val="003C7A20"/>
    <w:rsid w:val="003C7F0D"/>
    <w:rsid w:val="003D1B0B"/>
    <w:rsid w:val="003D2BAF"/>
    <w:rsid w:val="003D654C"/>
    <w:rsid w:val="003D735F"/>
    <w:rsid w:val="003D7965"/>
    <w:rsid w:val="003D7D84"/>
    <w:rsid w:val="003D7ED7"/>
    <w:rsid w:val="003E0677"/>
    <w:rsid w:val="003E06F5"/>
    <w:rsid w:val="003E0B81"/>
    <w:rsid w:val="003E1FA7"/>
    <w:rsid w:val="003E2220"/>
    <w:rsid w:val="003E2474"/>
    <w:rsid w:val="003E3C90"/>
    <w:rsid w:val="003E44D3"/>
    <w:rsid w:val="003E559F"/>
    <w:rsid w:val="003F0A28"/>
    <w:rsid w:val="003F1451"/>
    <w:rsid w:val="003F1490"/>
    <w:rsid w:val="003F1C83"/>
    <w:rsid w:val="003F2380"/>
    <w:rsid w:val="003F3877"/>
    <w:rsid w:val="003F39BB"/>
    <w:rsid w:val="003F4094"/>
    <w:rsid w:val="003F527E"/>
    <w:rsid w:val="003F66D0"/>
    <w:rsid w:val="003F6829"/>
    <w:rsid w:val="003F6BC0"/>
    <w:rsid w:val="00401B42"/>
    <w:rsid w:val="004025C9"/>
    <w:rsid w:val="00403114"/>
    <w:rsid w:val="00403AFB"/>
    <w:rsid w:val="004044F2"/>
    <w:rsid w:val="00405459"/>
    <w:rsid w:val="004070BE"/>
    <w:rsid w:val="004076EE"/>
    <w:rsid w:val="0041166B"/>
    <w:rsid w:val="00411C7A"/>
    <w:rsid w:val="004130B1"/>
    <w:rsid w:val="00413458"/>
    <w:rsid w:val="00413D47"/>
    <w:rsid w:val="00416CD8"/>
    <w:rsid w:val="0041764C"/>
    <w:rsid w:val="004205D7"/>
    <w:rsid w:val="004206CB"/>
    <w:rsid w:val="00420FF5"/>
    <w:rsid w:val="00421314"/>
    <w:rsid w:val="004229F5"/>
    <w:rsid w:val="00424015"/>
    <w:rsid w:val="00424BFA"/>
    <w:rsid w:val="0042503E"/>
    <w:rsid w:val="00425659"/>
    <w:rsid w:val="00426903"/>
    <w:rsid w:val="00427C86"/>
    <w:rsid w:val="004310D3"/>
    <w:rsid w:val="00432242"/>
    <w:rsid w:val="004328DC"/>
    <w:rsid w:val="0043352A"/>
    <w:rsid w:val="004336E5"/>
    <w:rsid w:val="00433C65"/>
    <w:rsid w:val="00434B26"/>
    <w:rsid w:val="00436479"/>
    <w:rsid w:val="00436538"/>
    <w:rsid w:val="004366A6"/>
    <w:rsid w:val="00440B47"/>
    <w:rsid w:val="00442710"/>
    <w:rsid w:val="00442DED"/>
    <w:rsid w:val="004437DA"/>
    <w:rsid w:val="00443FA9"/>
    <w:rsid w:val="0044498E"/>
    <w:rsid w:val="00444B6F"/>
    <w:rsid w:val="00446F9A"/>
    <w:rsid w:val="004507DA"/>
    <w:rsid w:val="0045169C"/>
    <w:rsid w:val="004523C1"/>
    <w:rsid w:val="0045426F"/>
    <w:rsid w:val="00454A54"/>
    <w:rsid w:val="00454BA6"/>
    <w:rsid w:val="0045518A"/>
    <w:rsid w:val="00457163"/>
    <w:rsid w:val="00457C4D"/>
    <w:rsid w:val="004618F4"/>
    <w:rsid w:val="0046212A"/>
    <w:rsid w:val="00463014"/>
    <w:rsid w:val="004635B2"/>
    <w:rsid w:val="0046587E"/>
    <w:rsid w:val="00465EBC"/>
    <w:rsid w:val="004663DA"/>
    <w:rsid w:val="00466638"/>
    <w:rsid w:val="00466A1B"/>
    <w:rsid w:val="0047058C"/>
    <w:rsid w:val="004714DA"/>
    <w:rsid w:val="0047235F"/>
    <w:rsid w:val="004734DE"/>
    <w:rsid w:val="00474334"/>
    <w:rsid w:val="00476210"/>
    <w:rsid w:val="004762DE"/>
    <w:rsid w:val="004763F9"/>
    <w:rsid w:val="00477146"/>
    <w:rsid w:val="004776F3"/>
    <w:rsid w:val="00477734"/>
    <w:rsid w:val="00480C63"/>
    <w:rsid w:val="00480D03"/>
    <w:rsid w:val="0048153A"/>
    <w:rsid w:val="004815FB"/>
    <w:rsid w:val="0048427F"/>
    <w:rsid w:val="0048538A"/>
    <w:rsid w:val="00485927"/>
    <w:rsid w:val="00485E38"/>
    <w:rsid w:val="00487BDC"/>
    <w:rsid w:val="00490247"/>
    <w:rsid w:val="00490A6F"/>
    <w:rsid w:val="00491C8D"/>
    <w:rsid w:val="00492092"/>
    <w:rsid w:val="004927A9"/>
    <w:rsid w:val="00492A0B"/>
    <w:rsid w:val="00492C80"/>
    <w:rsid w:val="004934E8"/>
    <w:rsid w:val="00493CF3"/>
    <w:rsid w:val="0049437D"/>
    <w:rsid w:val="004953FA"/>
    <w:rsid w:val="00495ABE"/>
    <w:rsid w:val="0049683A"/>
    <w:rsid w:val="00496C1C"/>
    <w:rsid w:val="0049768D"/>
    <w:rsid w:val="004A0746"/>
    <w:rsid w:val="004A0F32"/>
    <w:rsid w:val="004A174B"/>
    <w:rsid w:val="004A1CEA"/>
    <w:rsid w:val="004A259B"/>
    <w:rsid w:val="004A4B88"/>
    <w:rsid w:val="004A6857"/>
    <w:rsid w:val="004B0BC0"/>
    <w:rsid w:val="004B2FEF"/>
    <w:rsid w:val="004B32B0"/>
    <w:rsid w:val="004B44F4"/>
    <w:rsid w:val="004B46A3"/>
    <w:rsid w:val="004B6231"/>
    <w:rsid w:val="004B7554"/>
    <w:rsid w:val="004B7602"/>
    <w:rsid w:val="004C125E"/>
    <w:rsid w:val="004C12A7"/>
    <w:rsid w:val="004C14D2"/>
    <w:rsid w:val="004C14F7"/>
    <w:rsid w:val="004C193F"/>
    <w:rsid w:val="004C1BC3"/>
    <w:rsid w:val="004C3157"/>
    <w:rsid w:val="004C3585"/>
    <w:rsid w:val="004C37EC"/>
    <w:rsid w:val="004C4622"/>
    <w:rsid w:val="004C4E6A"/>
    <w:rsid w:val="004C5E26"/>
    <w:rsid w:val="004C6FDC"/>
    <w:rsid w:val="004C741D"/>
    <w:rsid w:val="004C75BF"/>
    <w:rsid w:val="004C75F9"/>
    <w:rsid w:val="004C78FE"/>
    <w:rsid w:val="004D08C3"/>
    <w:rsid w:val="004D343D"/>
    <w:rsid w:val="004D3EAE"/>
    <w:rsid w:val="004D45CE"/>
    <w:rsid w:val="004D65AA"/>
    <w:rsid w:val="004D6DDE"/>
    <w:rsid w:val="004D7213"/>
    <w:rsid w:val="004D7754"/>
    <w:rsid w:val="004E03F1"/>
    <w:rsid w:val="004E1D4C"/>
    <w:rsid w:val="004E1D5A"/>
    <w:rsid w:val="004E1DAE"/>
    <w:rsid w:val="004E1FC0"/>
    <w:rsid w:val="004E2407"/>
    <w:rsid w:val="004E243E"/>
    <w:rsid w:val="004E2EE3"/>
    <w:rsid w:val="004E3C5C"/>
    <w:rsid w:val="004E65F2"/>
    <w:rsid w:val="004E794C"/>
    <w:rsid w:val="004F03AE"/>
    <w:rsid w:val="004F0424"/>
    <w:rsid w:val="004F0DDB"/>
    <w:rsid w:val="004F1963"/>
    <w:rsid w:val="004F2076"/>
    <w:rsid w:val="004F22E7"/>
    <w:rsid w:val="004F3601"/>
    <w:rsid w:val="004F4DFA"/>
    <w:rsid w:val="004F7500"/>
    <w:rsid w:val="004F7C14"/>
    <w:rsid w:val="00500033"/>
    <w:rsid w:val="00501832"/>
    <w:rsid w:val="00502021"/>
    <w:rsid w:val="00502BBD"/>
    <w:rsid w:val="00502DA4"/>
    <w:rsid w:val="00503A3B"/>
    <w:rsid w:val="00503A7B"/>
    <w:rsid w:val="00503FD5"/>
    <w:rsid w:val="0050551F"/>
    <w:rsid w:val="00505C2D"/>
    <w:rsid w:val="0050684D"/>
    <w:rsid w:val="00507683"/>
    <w:rsid w:val="0050794D"/>
    <w:rsid w:val="00507AFF"/>
    <w:rsid w:val="00507DDD"/>
    <w:rsid w:val="00507E1D"/>
    <w:rsid w:val="005104B0"/>
    <w:rsid w:val="00510E50"/>
    <w:rsid w:val="00512627"/>
    <w:rsid w:val="00514D55"/>
    <w:rsid w:val="00515D1F"/>
    <w:rsid w:val="0051692C"/>
    <w:rsid w:val="005176F8"/>
    <w:rsid w:val="00520359"/>
    <w:rsid w:val="0052230C"/>
    <w:rsid w:val="00522434"/>
    <w:rsid w:val="00523627"/>
    <w:rsid w:val="005242B1"/>
    <w:rsid w:val="005258B3"/>
    <w:rsid w:val="00526EF1"/>
    <w:rsid w:val="005303D2"/>
    <w:rsid w:val="00533F1F"/>
    <w:rsid w:val="0053415A"/>
    <w:rsid w:val="00534FF5"/>
    <w:rsid w:val="00535A04"/>
    <w:rsid w:val="00536F6C"/>
    <w:rsid w:val="005434A0"/>
    <w:rsid w:val="00543541"/>
    <w:rsid w:val="00544AE9"/>
    <w:rsid w:val="00544D35"/>
    <w:rsid w:val="00544D5D"/>
    <w:rsid w:val="00546A7F"/>
    <w:rsid w:val="0055101F"/>
    <w:rsid w:val="00551351"/>
    <w:rsid w:val="005517D1"/>
    <w:rsid w:val="00552958"/>
    <w:rsid w:val="00552C6A"/>
    <w:rsid w:val="005532D1"/>
    <w:rsid w:val="00553502"/>
    <w:rsid w:val="005539D7"/>
    <w:rsid w:val="00553A0C"/>
    <w:rsid w:val="005556B9"/>
    <w:rsid w:val="0055581A"/>
    <w:rsid w:val="00555D40"/>
    <w:rsid w:val="00555DA8"/>
    <w:rsid w:val="005574B1"/>
    <w:rsid w:val="005607A5"/>
    <w:rsid w:val="00561EBD"/>
    <w:rsid w:val="00562110"/>
    <w:rsid w:val="00562AA9"/>
    <w:rsid w:val="00563E69"/>
    <w:rsid w:val="00565276"/>
    <w:rsid w:val="005653DF"/>
    <w:rsid w:val="00565454"/>
    <w:rsid w:val="005655B1"/>
    <w:rsid w:val="005655F9"/>
    <w:rsid w:val="0056648B"/>
    <w:rsid w:val="005665E8"/>
    <w:rsid w:val="005669BF"/>
    <w:rsid w:val="00566A08"/>
    <w:rsid w:val="00566BB1"/>
    <w:rsid w:val="00567D68"/>
    <w:rsid w:val="00570203"/>
    <w:rsid w:val="0057089D"/>
    <w:rsid w:val="00570B59"/>
    <w:rsid w:val="005742A9"/>
    <w:rsid w:val="00575B46"/>
    <w:rsid w:val="00577049"/>
    <w:rsid w:val="00577A62"/>
    <w:rsid w:val="00577BCA"/>
    <w:rsid w:val="005801B5"/>
    <w:rsid w:val="00580D41"/>
    <w:rsid w:val="00581C51"/>
    <w:rsid w:val="0058215A"/>
    <w:rsid w:val="00584ED0"/>
    <w:rsid w:val="00585F7B"/>
    <w:rsid w:val="00586B8E"/>
    <w:rsid w:val="0059087C"/>
    <w:rsid w:val="005913C1"/>
    <w:rsid w:val="00591680"/>
    <w:rsid w:val="00592209"/>
    <w:rsid w:val="0059236C"/>
    <w:rsid w:val="00592396"/>
    <w:rsid w:val="00592CD9"/>
    <w:rsid w:val="005931E4"/>
    <w:rsid w:val="0059353F"/>
    <w:rsid w:val="00594057"/>
    <w:rsid w:val="0059463D"/>
    <w:rsid w:val="00595436"/>
    <w:rsid w:val="00595EA4"/>
    <w:rsid w:val="00596122"/>
    <w:rsid w:val="005A12B3"/>
    <w:rsid w:val="005A1693"/>
    <w:rsid w:val="005A1BDC"/>
    <w:rsid w:val="005A2967"/>
    <w:rsid w:val="005A2AEA"/>
    <w:rsid w:val="005A4F98"/>
    <w:rsid w:val="005A6CE9"/>
    <w:rsid w:val="005B0EAA"/>
    <w:rsid w:val="005B14EE"/>
    <w:rsid w:val="005B222E"/>
    <w:rsid w:val="005B2892"/>
    <w:rsid w:val="005B29F1"/>
    <w:rsid w:val="005B3233"/>
    <w:rsid w:val="005B63EA"/>
    <w:rsid w:val="005B66FC"/>
    <w:rsid w:val="005B7045"/>
    <w:rsid w:val="005B70D1"/>
    <w:rsid w:val="005B7159"/>
    <w:rsid w:val="005C0215"/>
    <w:rsid w:val="005C0A2F"/>
    <w:rsid w:val="005C0D05"/>
    <w:rsid w:val="005C18DD"/>
    <w:rsid w:val="005C3F83"/>
    <w:rsid w:val="005C7B3F"/>
    <w:rsid w:val="005C7B51"/>
    <w:rsid w:val="005D02C6"/>
    <w:rsid w:val="005D1271"/>
    <w:rsid w:val="005D2008"/>
    <w:rsid w:val="005D2AEB"/>
    <w:rsid w:val="005D2CD7"/>
    <w:rsid w:val="005D36BB"/>
    <w:rsid w:val="005D4E33"/>
    <w:rsid w:val="005D535C"/>
    <w:rsid w:val="005D5CEF"/>
    <w:rsid w:val="005D6199"/>
    <w:rsid w:val="005D69B5"/>
    <w:rsid w:val="005D6ACF"/>
    <w:rsid w:val="005D6B4C"/>
    <w:rsid w:val="005D7D53"/>
    <w:rsid w:val="005E0467"/>
    <w:rsid w:val="005E093A"/>
    <w:rsid w:val="005E09AF"/>
    <w:rsid w:val="005E0B88"/>
    <w:rsid w:val="005E144D"/>
    <w:rsid w:val="005E18F7"/>
    <w:rsid w:val="005E21D7"/>
    <w:rsid w:val="005E3827"/>
    <w:rsid w:val="005E413C"/>
    <w:rsid w:val="005E54ED"/>
    <w:rsid w:val="005E5659"/>
    <w:rsid w:val="005E6B67"/>
    <w:rsid w:val="005E7F9C"/>
    <w:rsid w:val="005F1026"/>
    <w:rsid w:val="005F1191"/>
    <w:rsid w:val="005F1483"/>
    <w:rsid w:val="005F2B3A"/>
    <w:rsid w:val="005F2E54"/>
    <w:rsid w:val="005F61B3"/>
    <w:rsid w:val="005F6411"/>
    <w:rsid w:val="005F74ED"/>
    <w:rsid w:val="005F768A"/>
    <w:rsid w:val="006003E9"/>
    <w:rsid w:val="00600ABD"/>
    <w:rsid w:val="00601224"/>
    <w:rsid w:val="00601E56"/>
    <w:rsid w:val="00602178"/>
    <w:rsid w:val="006024F2"/>
    <w:rsid w:val="006038BF"/>
    <w:rsid w:val="006039D7"/>
    <w:rsid w:val="006048FA"/>
    <w:rsid w:val="00605048"/>
    <w:rsid w:val="006052FA"/>
    <w:rsid w:val="006053CD"/>
    <w:rsid w:val="006055DB"/>
    <w:rsid w:val="00605728"/>
    <w:rsid w:val="006059EC"/>
    <w:rsid w:val="00605F9C"/>
    <w:rsid w:val="00606736"/>
    <w:rsid w:val="00606B74"/>
    <w:rsid w:val="00606B85"/>
    <w:rsid w:val="00611E69"/>
    <w:rsid w:val="006134E0"/>
    <w:rsid w:val="00613B89"/>
    <w:rsid w:val="0061457D"/>
    <w:rsid w:val="00616324"/>
    <w:rsid w:val="0061793F"/>
    <w:rsid w:val="00617BBF"/>
    <w:rsid w:val="006216DA"/>
    <w:rsid w:val="00621AD4"/>
    <w:rsid w:val="00622F5A"/>
    <w:rsid w:val="006233FC"/>
    <w:rsid w:val="006244B5"/>
    <w:rsid w:val="0062475B"/>
    <w:rsid w:val="00624E9C"/>
    <w:rsid w:val="00630402"/>
    <w:rsid w:val="00633AA3"/>
    <w:rsid w:val="00633AEA"/>
    <w:rsid w:val="006347D7"/>
    <w:rsid w:val="006360DA"/>
    <w:rsid w:val="006403CD"/>
    <w:rsid w:val="00641415"/>
    <w:rsid w:val="00641665"/>
    <w:rsid w:val="00641B04"/>
    <w:rsid w:val="00641CAE"/>
    <w:rsid w:val="00642558"/>
    <w:rsid w:val="006443C7"/>
    <w:rsid w:val="00646D37"/>
    <w:rsid w:val="00646E09"/>
    <w:rsid w:val="00647566"/>
    <w:rsid w:val="00647EC2"/>
    <w:rsid w:val="00650045"/>
    <w:rsid w:val="006506D8"/>
    <w:rsid w:val="00650E6A"/>
    <w:rsid w:val="00651575"/>
    <w:rsid w:val="006515EF"/>
    <w:rsid w:val="00651793"/>
    <w:rsid w:val="00651EB7"/>
    <w:rsid w:val="0065234F"/>
    <w:rsid w:val="0065309C"/>
    <w:rsid w:val="00654864"/>
    <w:rsid w:val="006550B4"/>
    <w:rsid w:val="0065578C"/>
    <w:rsid w:val="00655D66"/>
    <w:rsid w:val="00656B8B"/>
    <w:rsid w:val="006579D9"/>
    <w:rsid w:val="00661372"/>
    <w:rsid w:val="006635FF"/>
    <w:rsid w:val="00663742"/>
    <w:rsid w:val="00664525"/>
    <w:rsid w:val="00665BB9"/>
    <w:rsid w:val="00666061"/>
    <w:rsid w:val="00667226"/>
    <w:rsid w:val="00670FB9"/>
    <w:rsid w:val="00671C11"/>
    <w:rsid w:val="006726FC"/>
    <w:rsid w:val="00672816"/>
    <w:rsid w:val="00672E18"/>
    <w:rsid w:val="006732F1"/>
    <w:rsid w:val="006770B2"/>
    <w:rsid w:val="006779AB"/>
    <w:rsid w:val="006800E9"/>
    <w:rsid w:val="00680311"/>
    <w:rsid w:val="00680ECF"/>
    <w:rsid w:val="006812DD"/>
    <w:rsid w:val="00682508"/>
    <w:rsid w:val="0068483F"/>
    <w:rsid w:val="006866F5"/>
    <w:rsid w:val="00686F59"/>
    <w:rsid w:val="00686F74"/>
    <w:rsid w:val="00687FFD"/>
    <w:rsid w:val="0069086D"/>
    <w:rsid w:val="00691F5C"/>
    <w:rsid w:val="00692ADA"/>
    <w:rsid w:val="006947F5"/>
    <w:rsid w:val="006950ED"/>
    <w:rsid w:val="006969A3"/>
    <w:rsid w:val="0069799C"/>
    <w:rsid w:val="006A22CF"/>
    <w:rsid w:val="006A36E5"/>
    <w:rsid w:val="006A36F8"/>
    <w:rsid w:val="006A4F3E"/>
    <w:rsid w:val="006A625A"/>
    <w:rsid w:val="006A65AC"/>
    <w:rsid w:val="006A6D5A"/>
    <w:rsid w:val="006B0B03"/>
    <w:rsid w:val="006B1C42"/>
    <w:rsid w:val="006B20D3"/>
    <w:rsid w:val="006B2122"/>
    <w:rsid w:val="006B38D5"/>
    <w:rsid w:val="006B391F"/>
    <w:rsid w:val="006B424B"/>
    <w:rsid w:val="006B7132"/>
    <w:rsid w:val="006B72DD"/>
    <w:rsid w:val="006B77A6"/>
    <w:rsid w:val="006B77BD"/>
    <w:rsid w:val="006C15BA"/>
    <w:rsid w:val="006C1D46"/>
    <w:rsid w:val="006C2190"/>
    <w:rsid w:val="006C23D6"/>
    <w:rsid w:val="006C2822"/>
    <w:rsid w:val="006C2A61"/>
    <w:rsid w:val="006C364A"/>
    <w:rsid w:val="006C38B6"/>
    <w:rsid w:val="006C43A8"/>
    <w:rsid w:val="006C4CD8"/>
    <w:rsid w:val="006C4F31"/>
    <w:rsid w:val="006C5770"/>
    <w:rsid w:val="006C5953"/>
    <w:rsid w:val="006C6327"/>
    <w:rsid w:val="006C632B"/>
    <w:rsid w:val="006C63DC"/>
    <w:rsid w:val="006C77BC"/>
    <w:rsid w:val="006D0A72"/>
    <w:rsid w:val="006D0D69"/>
    <w:rsid w:val="006D1071"/>
    <w:rsid w:val="006D244E"/>
    <w:rsid w:val="006D4349"/>
    <w:rsid w:val="006D4390"/>
    <w:rsid w:val="006D45A5"/>
    <w:rsid w:val="006D466A"/>
    <w:rsid w:val="006D6426"/>
    <w:rsid w:val="006D7F10"/>
    <w:rsid w:val="006E0613"/>
    <w:rsid w:val="006E0A6D"/>
    <w:rsid w:val="006E0C64"/>
    <w:rsid w:val="006E2476"/>
    <w:rsid w:val="006E25DD"/>
    <w:rsid w:val="006E3A62"/>
    <w:rsid w:val="006E5883"/>
    <w:rsid w:val="006E7224"/>
    <w:rsid w:val="006F0C38"/>
    <w:rsid w:val="006F0CE6"/>
    <w:rsid w:val="006F0CF3"/>
    <w:rsid w:val="006F31CF"/>
    <w:rsid w:val="006F3215"/>
    <w:rsid w:val="006F622C"/>
    <w:rsid w:val="006F6F7A"/>
    <w:rsid w:val="006F711F"/>
    <w:rsid w:val="006F7617"/>
    <w:rsid w:val="006F7657"/>
    <w:rsid w:val="0070050E"/>
    <w:rsid w:val="00701437"/>
    <w:rsid w:val="007024FB"/>
    <w:rsid w:val="00702624"/>
    <w:rsid w:val="0070270E"/>
    <w:rsid w:val="00704D56"/>
    <w:rsid w:val="0070587F"/>
    <w:rsid w:val="00705C59"/>
    <w:rsid w:val="00705F60"/>
    <w:rsid w:val="0070647E"/>
    <w:rsid w:val="00707BDD"/>
    <w:rsid w:val="007104D8"/>
    <w:rsid w:val="00711705"/>
    <w:rsid w:val="007132A4"/>
    <w:rsid w:val="00715937"/>
    <w:rsid w:val="00715C44"/>
    <w:rsid w:val="00715D22"/>
    <w:rsid w:val="00715E13"/>
    <w:rsid w:val="00716A71"/>
    <w:rsid w:val="00716E92"/>
    <w:rsid w:val="007209AB"/>
    <w:rsid w:val="00722E40"/>
    <w:rsid w:val="00723579"/>
    <w:rsid w:val="007237B3"/>
    <w:rsid w:val="00724096"/>
    <w:rsid w:val="007242EC"/>
    <w:rsid w:val="00724B99"/>
    <w:rsid w:val="0072510F"/>
    <w:rsid w:val="0072563A"/>
    <w:rsid w:val="00725CC3"/>
    <w:rsid w:val="00725D24"/>
    <w:rsid w:val="007263F8"/>
    <w:rsid w:val="0072782B"/>
    <w:rsid w:val="007309A9"/>
    <w:rsid w:val="00730E05"/>
    <w:rsid w:val="007310DC"/>
    <w:rsid w:val="00732D4A"/>
    <w:rsid w:val="00733B97"/>
    <w:rsid w:val="00733F36"/>
    <w:rsid w:val="00734724"/>
    <w:rsid w:val="00735114"/>
    <w:rsid w:val="00735A9E"/>
    <w:rsid w:val="00735E5E"/>
    <w:rsid w:val="00736DCC"/>
    <w:rsid w:val="007403D9"/>
    <w:rsid w:val="0074042A"/>
    <w:rsid w:val="00740B68"/>
    <w:rsid w:val="0074300E"/>
    <w:rsid w:val="00743A92"/>
    <w:rsid w:val="007463FF"/>
    <w:rsid w:val="00746846"/>
    <w:rsid w:val="00746CB2"/>
    <w:rsid w:val="00747067"/>
    <w:rsid w:val="007470E5"/>
    <w:rsid w:val="00747CE5"/>
    <w:rsid w:val="007504A6"/>
    <w:rsid w:val="00751901"/>
    <w:rsid w:val="00751A54"/>
    <w:rsid w:val="00751AC1"/>
    <w:rsid w:val="00752FF2"/>
    <w:rsid w:val="0075310A"/>
    <w:rsid w:val="0075432C"/>
    <w:rsid w:val="007543B3"/>
    <w:rsid w:val="00754DCA"/>
    <w:rsid w:val="00754EDF"/>
    <w:rsid w:val="007554A7"/>
    <w:rsid w:val="0075720E"/>
    <w:rsid w:val="00760A17"/>
    <w:rsid w:val="00762164"/>
    <w:rsid w:val="00762A7B"/>
    <w:rsid w:val="007640E3"/>
    <w:rsid w:val="00764BE6"/>
    <w:rsid w:val="00764DA4"/>
    <w:rsid w:val="00765C0D"/>
    <w:rsid w:val="0077009C"/>
    <w:rsid w:val="007705A7"/>
    <w:rsid w:val="00770A23"/>
    <w:rsid w:val="00770EC5"/>
    <w:rsid w:val="00771184"/>
    <w:rsid w:val="007733F0"/>
    <w:rsid w:val="00774014"/>
    <w:rsid w:val="0077401A"/>
    <w:rsid w:val="007743D1"/>
    <w:rsid w:val="0077466B"/>
    <w:rsid w:val="0077648A"/>
    <w:rsid w:val="00777317"/>
    <w:rsid w:val="007800FF"/>
    <w:rsid w:val="00780117"/>
    <w:rsid w:val="00782919"/>
    <w:rsid w:val="00782B0D"/>
    <w:rsid w:val="007848A1"/>
    <w:rsid w:val="007852FE"/>
    <w:rsid w:val="007869AB"/>
    <w:rsid w:val="00786CB6"/>
    <w:rsid w:val="00786DE9"/>
    <w:rsid w:val="00787BC4"/>
    <w:rsid w:val="00790504"/>
    <w:rsid w:val="007907B1"/>
    <w:rsid w:val="00790C18"/>
    <w:rsid w:val="00791C42"/>
    <w:rsid w:val="00793E2F"/>
    <w:rsid w:val="00793F23"/>
    <w:rsid w:val="00794342"/>
    <w:rsid w:val="00794420"/>
    <w:rsid w:val="00795828"/>
    <w:rsid w:val="00795E6A"/>
    <w:rsid w:val="007968DD"/>
    <w:rsid w:val="00797EB0"/>
    <w:rsid w:val="007A06C9"/>
    <w:rsid w:val="007A313A"/>
    <w:rsid w:val="007A3D8C"/>
    <w:rsid w:val="007A4772"/>
    <w:rsid w:val="007A503B"/>
    <w:rsid w:val="007A5390"/>
    <w:rsid w:val="007A53E4"/>
    <w:rsid w:val="007A653E"/>
    <w:rsid w:val="007A70BA"/>
    <w:rsid w:val="007A74C7"/>
    <w:rsid w:val="007A7E28"/>
    <w:rsid w:val="007B1271"/>
    <w:rsid w:val="007B1FA7"/>
    <w:rsid w:val="007B256F"/>
    <w:rsid w:val="007B46C3"/>
    <w:rsid w:val="007B5FE0"/>
    <w:rsid w:val="007B7BF8"/>
    <w:rsid w:val="007C0DDF"/>
    <w:rsid w:val="007C23F7"/>
    <w:rsid w:val="007C3428"/>
    <w:rsid w:val="007C3467"/>
    <w:rsid w:val="007C4263"/>
    <w:rsid w:val="007C4359"/>
    <w:rsid w:val="007C4848"/>
    <w:rsid w:val="007C546B"/>
    <w:rsid w:val="007C6C9F"/>
    <w:rsid w:val="007D10CB"/>
    <w:rsid w:val="007D2AAC"/>
    <w:rsid w:val="007D4755"/>
    <w:rsid w:val="007D4EF6"/>
    <w:rsid w:val="007D59F7"/>
    <w:rsid w:val="007D6136"/>
    <w:rsid w:val="007D70BE"/>
    <w:rsid w:val="007E1BFC"/>
    <w:rsid w:val="007E3DE2"/>
    <w:rsid w:val="007E3E54"/>
    <w:rsid w:val="007E4581"/>
    <w:rsid w:val="007E4BA6"/>
    <w:rsid w:val="007E4F73"/>
    <w:rsid w:val="007E645B"/>
    <w:rsid w:val="007E7D95"/>
    <w:rsid w:val="007F0358"/>
    <w:rsid w:val="007F1CC6"/>
    <w:rsid w:val="007F1DD3"/>
    <w:rsid w:val="007F28E7"/>
    <w:rsid w:val="007F3035"/>
    <w:rsid w:val="007F3293"/>
    <w:rsid w:val="007F3D5D"/>
    <w:rsid w:val="007F412D"/>
    <w:rsid w:val="007F6AB8"/>
    <w:rsid w:val="007F6CF8"/>
    <w:rsid w:val="008005BC"/>
    <w:rsid w:val="00803E84"/>
    <w:rsid w:val="00804613"/>
    <w:rsid w:val="00805901"/>
    <w:rsid w:val="00810F34"/>
    <w:rsid w:val="00812146"/>
    <w:rsid w:val="0081418F"/>
    <w:rsid w:val="008148D3"/>
    <w:rsid w:val="008150B7"/>
    <w:rsid w:val="00815E46"/>
    <w:rsid w:val="00821896"/>
    <w:rsid w:val="00821D22"/>
    <w:rsid w:val="00822524"/>
    <w:rsid w:val="0082291F"/>
    <w:rsid w:val="008249DF"/>
    <w:rsid w:val="00824A0D"/>
    <w:rsid w:val="00825059"/>
    <w:rsid w:val="00825430"/>
    <w:rsid w:val="00825D16"/>
    <w:rsid w:val="00825D6F"/>
    <w:rsid w:val="008275FB"/>
    <w:rsid w:val="00831B90"/>
    <w:rsid w:val="00831E38"/>
    <w:rsid w:val="00832C10"/>
    <w:rsid w:val="00832CF7"/>
    <w:rsid w:val="00832EB2"/>
    <w:rsid w:val="008348F1"/>
    <w:rsid w:val="0083625D"/>
    <w:rsid w:val="00836C78"/>
    <w:rsid w:val="0083779C"/>
    <w:rsid w:val="00840136"/>
    <w:rsid w:val="00841F25"/>
    <w:rsid w:val="00842C64"/>
    <w:rsid w:val="00843559"/>
    <w:rsid w:val="008452BF"/>
    <w:rsid w:val="00846654"/>
    <w:rsid w:val="008466A9"/>
    <w:rsid w:val="00847162"/>
    <w:rsid w:val="008477B5"/>
    <w:rsid w:val="00847D9A"/>
    <w:rsid w:val="008507EE"/>
    <w:rsid w:val="00851DAD"/>
    <w:rsid w:val="00851F31"/>
    <w:rsid w:val="00852D03"/>
    <w:rsid w:val="00855B54"/>
    <w:rsid w:val="00857248"/>
    <w:rsid w:val="00857716"/>
    <w:rsid w:val="00857782"/>
    <w:rsid w:val="0086068C"/>
    <w:rsid w:val="00860855"/>
    <w:rsid w:val="00860AC1"/>
    <w:rsid w:val="00860D1A"/>
    <w:rsid w:val="0086186D"/>
    <w:rsid w:val="008626C3"/>
    <w:rsid w:val="00864849"/>
    <w:rsid w:val="00864F77"/>
    <w:rsid w:val="008650D5"/>
    <w:rsid w:val="00865A30"/>
    <w:rsid w:val="00866CFA"/>
    <w:rsid w:val="00870827"/>
    <w:rsid w:val="00871FAF"/>
    <w:rsid w:val="008723E2"/>
    <w:rsid w:val="00872BED"/>
    <w:rsid w:val="008746FC"/>
    <w:rsid w:val="00874892"/>
    <w:rsid w:val="0087545F"/>
    <w:rsid w:val="00875BF6"/>
    <w:rsid w:val="00875D5B"/>
    <w:rsid w:val="0087642B"/>
    <w:rsid w:val="00880678"/>
    <w:rsid w:val="00880A64"/>
    <w:rsid w:val="0088306D"/>
    <w:rsid w:val="00883BE8"/>
    <w:rsid w:val="00884BCC"/>
    <w:rsid w:val="0088578B"/>
    <w:rsid w:val="0088582A"/>
    <w:rsid w:val="00885C5D"/>
    <w:rsid w:val="008863CA"/>
    <w:rsid w:val="008867AF"/>
    <w:rsid w:val="00886815"/>
    <w:rsid w:val="0088709A"/>
    <w:rsid w:val="008870B8"/>
    <w:rsid w:val="008878C9"/>
    <w:rsid w:val="00887AC6"/>
    <w:rsid w:val="008909C2"/>
    <w:rsid w:val="008915A3"/>
    <w:rsid w:val="00891BBC"/>
    <w:rsid w:val="00891EAC"/>
    <w:rsid w:val="0089464F"/>
    <w:rsid w:val="008960E7"/>
    <w:rsid w:val="00896202"/>
    <w:rsid w:val="00896A84"/>
    <w:rsid w:val="008A018C"/>
    <w:rsid w:val="008A048D"/>
    <w:rsid w:val="008A14DD"/>
    <w:rsid w:val="008A24AE"/>
    <w:rsid w:val="008A4885"/>
    <w:rsid w:val="008A5D59"/>
    <w:rsid w:val="008A6194"/>
    <w:rsid w:val="008A7551"/>
    <w:rsid w:val="008A7788"/>
    <w:rsid w:val="008A7C54"/>
    <w:rsid w:val="008B2F2F"/>
    <w:rsid w:val="008B2FAB"/>
    <w:rsid w:val="008B3C04"/>
    <w:rsid w:val="008B3E3B"/>
    <w:rsid w:val="008B457A"/>
    <w:rsid w:val="008B4A3D"/>
    <w:rsid w:val="008B7578"/>
    <w:rsid w:val="008B75E8"/>
    <w:rsid w:val="008B7F17"/>
    <w:rsid w:val="008C042B"/>
    <w:rsid w:val="008C0766"/>
    <w:rsid w:val="008C2457"/>
    <w:rsid w:val="008C442F"/>
    <w:rsid w:val="008C49C2"/>
    <w:rsid w:val="008C4B41"/>
    <w:rsid w:val="008C6618"/>
    <w:rsid w:val="008C69C4"/>
    <w:rsid w:val="008C7AD5"/>
    <w:rsid w:val="008C7B6C"/>
    <w:rsid w:val="008D04C4"/>
    <w:rsid w:val="008D0F74"/>
    <w:rsid w:val="008D14A1"/>
    <w:rsid w:val="008D1568"/>
    <w:rsid w:val="008D1922"/>
    <w:rsid w:val="008D2865"/>
    <w:rsid w:val="008D29CB"/>
    <w:rsid w:val="008D4534"/>
    <w:rsid w:val="008D5501"/>
    <w:rsid w:val="008D5B5F"/>
    <w:rsid w:val="008D5D70"/>
    <w:rsid w:val="008D665D"/>
    <w:rsid w:val="008D7300"/>
    <w:rsid w:val="008D7769"/>
    <w:rsid w:val="008E0320"/>
    <w:rsid w:val="008E2815"/>
    <w:rsid w:val="008E2C37"/>
    <w:rsid w:val="008E44D7"/>
    <w:rsid w:val="008E52CB"/>
    <w:rsid w:val="008E6A0E"/>
    <w:rsid w:val="008E7A6F"/>
    <w:rsid w:val="008F3C9E"/>
    <w:rsid w:val="008F455C"/>
    <w:rsid w:val="008F467B"/>
    <w:rsid w:val="008F55DE"/>
    <w:rsid w:val="008F6B2D"/>
    <w:rsid w:val="008F71CB"/>
    <w:rsid w:val="009014F0"/>
    <w:rsid w:val="00901567"/>
    <w:rsid w:val="00901F24"/>
    <w:rsid w:val="0090211E"/>
    <w:rsid w:val="0090212B"/>
    <w:rsid w:val="00902E79"/>
    <w:rsid w:val="00902E86"/>
    <w:rsid w:val="00903005"/>
    <w:rsid w:val="00904C44"/>
    <w:rsid w:val="00905318"/>
    <w:rsid w:val="00906B52"/>
    <w:rsid w:val="009070A7"/>
    <w:rsid w:val="00907202"/>
    <w:rsid w:val="00907528"/>
    <w:rsid w:val="009114C5"/>
    <w:rsid w:val="00913957"/>
    <w:rsid w:val="00913DA3"/>
    <w:rsid w:val="00916C8F"/>
    <w:rsid w:val="00921D9C"/>
    <w:rsid w:val="00922BFE"/>
    <w:rsid w:val="00923FF5"/>
    <w:rsid w:val="00924BC2"/>
    <w:rsid w:val="00925F50"/>
    <w:rsid w:val="00926A2D"/>
    <w:rsid w:val="00926B13"/>
    <w:rsid w:val="00927F8D"/>
    <w:rsid w:val="00930036"/>
    <w:rsid w:val="00930120"/>
    <w:rsid w:val="0093154E"/>
    <w:rsid w:val="00931640"/>
    <w:rsid w:val="009321EE"/>
    <w:rsid w:val="009322C6"/>
    <w:rsid w:val="00932F05"/>
    <w:rsid w:val="00934677"/>
    <w:rsid w:val="009352A4"/>
    <w:rsid w:val="009354C4"/>
    <w:rsid w:val="00935AAC"/>
    <w:rsid w:val="00935D1B"/>
    <w:rsid w:val="009365A5"/>
    <w:rsid w:val="009365C4"/>
    <w:rsid w:val="00936D7D"/>
    <w:rsid w:val="009371C4"/>
    <w:rsid w:val="00937E46"/>
    <w:rsid w:val="00937F85"/>
    <w:rsid w:val="00940FBA"/>
    <w:rsid w:val="00942A70"/>
    <w:rsid w:val="00942F0D"/>
    <w:rsid w:val="009446D5"/>
    <w:rsid w:val="009459DF"/>
    <w:rsid w:val="00945B40"/>
    <w:rsid w:val="00945F9E"/>
    <w:rsid w:val="0094604A"/>
    <w:rsid w:val="00946575"/>
    <w:rsid w:val="009466F9"/>
    <w:rsid w:val="00946D0F"/>
    <w:rsid w:val="00947FE9"/>
    <w:rsid w:val="00950768"/>
    <w:rsid w:val="00950DEE"/>
    <w:rsid w:val="00951E80"/>
    <w:rsid w:val="0095217E"/>
    <w:rsid w:val="00954427"/>
    <w:rsid w:val="00954F4D"/>
    <w:rsid w:val="009550E4"/>
    <w:rsid w:val="00955620"/>
    <w:rsid w:val="009575CE"/>
    <w:rsid w:val="00957A82"/>
    <w:rsid w:val="00960009"/>
    <w:rsid w:val="00960AEB"/>
    <w:rsid w:val="009612EF"/>
    <w:rsid w:val="0096263D"/>
    <w:rsid w:val="009628E9"/>
    <w:rsid w:val="00963EF0"/>
    <w:rsid w:val="00964B4D"/>
    <w:rsid w:val="0096517E"/>
    <w:rsid w:val="00966CBD"/>
    <w:rsid w:val="00967432"/>
    <w:rsid w:val="0097036C"/>
    <w:rsid w:val="00973BEC"/>
    <w:rsid w:val="0097593D"/>
    <w:rsid w:val="00975FF8"/>
    <w:rsid w:val="00977ABD"/>
    <w:rsid w:val="00977B38"/>
    <w:rsid w:val="00980F69"/>
    <w:rsid w:val="00981436"/>
    <w:rsid w:val="00983FC7"/>
    <w:rsid w:val="0098457D"/>
    <w:rsid w:val="00985398"/>
    <w:rsid w:val="00985AA5"/>
    <w:rsid w:val="009865B6"/>
    <w:rsid w:val="00986EB8"/>
    <w:rsid w:val="00987070"/>
    <w:rsid w:val="00990571"/>
    <w:rsid w:val="00990945"/>
    <w:rsid w:val="0099119F"/>
    <w:rsid w:val="00991E38"/>
    <w:rsid w:val="00992208"/>
    <w:rsid w:val="00993521"/>
    <w:rsid w:val="009936E0"/>
    <w:rsid w:val="00993DF9"/>
    <w:rsid w:val="00994EC5"/>
    <w:rsid w:val="00996C1F"/>
    <w:rsid w:val="00996EF9"/>
    <w:rsid w:val="009A03E7"/>
    <w:rsid w:val="009A08E0"/>
    <w:rsid w:val="009A23E3"/>
    <w:rsid w:val="009A2C16"/>
    <w:rsid w:val="009A2F10"/>
    <w:rsid w:val="009A480D"/>
    <w:rsid w:val="009A49A8"/>
    <w:rsid w:val="009A4A60"/>
    <w:rsid w:val="009A4BB4"/>
    <w:rsid w:val="009A50AF"/>
    <w:rsid w:val="009A55E9"/>
    <w:rsid w:val="009A5FB6"/>
    <w:rsid w:val="009A6323"/>
    <w:rsid w:val="009A7EC4"/>
    <w:rsid w:val="009B006A"/>
    <w:rsid w:val="009B094C"/>
    <w:rsid w:val="009B305D"/>
    <w:rsid w:val="009B4141"/>
    <w:rsid w:val="009B42B8"/>
    <w:rsid w:val="009B46F8"/>
    <w:rsid w:val="009B53A3"/>
    <w:rsid w:val="009B5809"/>
    <w:rsid w:val="009B5CE6"/>
    <w:rsid w:val="009B6632"/>
    <w:rsid w:val="009B6A3C"/>
    <w:rsid w:val="009B7053"/>
    <w:rsid w:val="009B7156"/>
    <w:rsid w:val="009B7F6D"/>
    <w:rsid w:val="009C05B0"/>
    <w:rsid w:val="009C1A71"/>
    <w:rsid w:val="009C217E"/>
    <w:rsid w:val="009C3363"/>
    <w:rsid w:val="009C5193"/>
    <w:rsid w:val="009C7015"/>
    <w:rsid w:val="009C708F"/>
    <w:rsid w:val="009D0C1E"/>
    <w:rsid w:val="009D0F8D"/>
    <w:rsid w:val="009D24F2"/>
    <w:rsid w:val="009D48F3"/>
    <w:rsid w:val="009D5181"/>
    <w:rsid w:val="009D55BA"/>
    <w:rsid w:val="009D56AE"/>
    <w:rsid w:val="009D5A30"/>
    <w:rsid w:val="009E0217"/>
    <w:rsid w:val="009E22A2"/>
    <w:rsid w:val="009E2780"/>
    <w:rsid w:val="009E2967"/>
    <w:rsid w:val="009E3914"/>
    <w:rsid w:val="009E4C98"/>
    <w:rsid w:val="009E65E1"/>
    <w:rsid w:val="009E7326"/>
    <w:rsid w:val="009E79B5"/>
    <w:rsid w:val="009E7D68"/>
    <w:rsid w:val="009F1916"/>
    <w:rsid w:val="009F2DE4"/>
    <w:rsid w:val="009F35BB"/>
    <w:rsid w:val="009F44D7"/>
    <w:rsid w:val="009F5233"/>
    <w:rsid w:val="009F6111"/>
    <w:rsid w:val="009F61F0"/>
    <w:rsid w:val="009F64AC"/>
    <w:rsid w:val="009F6576"/>
    <w:rsid w:val="009F681B"/>
    <w:rsid w:val="009F68F4"/>
    <w:rsid w:val="009F7718"/>
    <w:rsid w:val="009F78C7"/>
    <w:rsid w:val="00A001C7"/>
    <w:rsid w:val="00A0079D"/>
    <w:rsid w:val="00A00A20"/>
    <w:rsid w:val="00A022A4"/>
    <w:rsid w:val="00A02D46"/>
    <w:rsid w:val="00A03ADA"/>
    <w:rsid w:val="00A03EE3"/>
    <w:rsid w:val="00A03FE3"/>
    <w:rsid w:val="00A051EF"/>
    <w:rsid w:val="00A05F12"/>
    <w:rsid w:val="00A06C66"/>
    <w:rsid w:val="00A06DB8"/>
    <w:rsid w:val="00A06DD1"/>
    <w:rsid w:val="00A07501"/>
    <w:rsid w:val="00A07587"/>
    <w:rsid w:val="00A11487"/>
    <w:rsid w:val="00A12572"/>
    <w:rsid w:val="00A13EEA"/>
    <w:rsid w:val="00A148AB"/>
    <w:rsid w:val="00A14C9E"/>
    <w:rsid w:val="00A16AD3"/>
    <w:rsid w:val="00A201EF"/>
    <w:rsid w:val="00A250D9"/>
    <w:rsid w:val="00A26C7F"/>
    <w:rsid w:val="00A26DDD"/>
    <w:rsid w:val="00A26DE8"/>
    <w:rsid w:val="00A308F3"/>
    <w:rsid w:val="00A31A82"/>
    <w:rsid w:val="00A331EE"/>
    <w:rsid w:val="00A3367E"/>
    <w:rsid w:val="00A33ED5"/>
    <w:rsid w:val="00A344F6"/>
    <w:rsid w:val="00A35FEF"/>
    <w:rsid w:val="00A36152"/>
    <w:rsid w:val="00A37901"/>
    <w:rsid w:val="00A37FE8"/>
    <w:rsid w:val="00A40065"/>
    <w:rsid w:val="00A411CB"/>
    <w:rsid w:val="00A42820"/>
    <w:rsid w:val="00A4449D"/>
    <w:rsid w:val="00A50A66"/>
    <w:rsid w:val="00A50D62"/>
    <w:rsid w:val="00A51A1E"/>
    <w:rsid w:val="00A51E3D"/>
    <w:rsid w:val="00A52C44"/>
    <w:rsid w:val="00A52D51"/>
    <w:rsid w:val="00A5334A"/>
    <w:rsid w:val="00A5337A"/>
    <w:rsid w:val="00A54B7A"/>
    <w:rsid w:val="00A56688"/>
    <w:rsid w:val="00A570CD"/>
    <w:rsid w:val="00A577AD"/>
    <w:rsid w:val="00A601A5"/>
    <w:rsid w:val="00A6050A"/>
    <w:rsid w:val="00A6167E"/>
    <w:rsid w:val="00A62184"/>
    <w:rsid w:val="00A645DD"/>
    <w:rsid w:val="00A64A98"/>
    <w:rsid w:val="00A651E4"/>
    <w:rsid w:val="00A6534D"/>
    <w:rsid w:val="00A66254"/>
    <w:rsid w:val="00A665AD"/>
    <w:rsid w:val="00A66B91"/>
    <w:rsid w:val="00A66CB3"/>
    <w:rsid w:val="00A67980"/>
    <w:rsid w:val="00A701B4"/>
    <w:rsid w:val="00A70CCC"/>
    <w:rsid w:val="00A71ADB"/>
    <w:rsid w:val="00A71CAB"/>
    <w:rsid w:val="00A71E59"/>
    <w:rsid w:val="00A72CB0"/>
    <w:rsid w:val="00A738E6"/>
    <w:rsid w:val="00A73D2A"/>
    <w:rsid w:val="00A752B4"/>
    <w:rsid w:val="00A7656B"/>
    <w:rsid w:val="00A7683A"/>
    <w:rsid w:val="00A80A7E"/>
    <w:rsid w:val="00A80B0C"/>
    <w:rsid w:val="00A810E7"/>
    <w:rsid w:val="00A81366"/>
    <w:rsid w:val="00A821C0"/>
    <w:rsid w:val="00A828AD"/>
    <w:rsid w:val="00A82B0F"/>
    <w:rsid w:val="00A82C1B"/>
    <w:rsid w:val="00A82D2A"/>
    <w:rsid w:val="00A8314D"/>
    <w:rsid w:val="00A8467A"/>
    <w:rsid w:val="00A848B2"/>
    <w:rsid w:val="00A859F0"/>
    <w:rsid w:val="00A85B88"/>
    <w:rsid w:val="00A9346D"/>
    <w:rsid w:val="00A940A9"/>
    <w:rsid w:val="00A941CD"/>
    <w:rsid w:val="00A94384"/>
    <w:rsid w:val="00A94A3B"/>
    <w:rsid w:val="00A96189"/>
    <w:rsid w:val="00A96912"/>
    <w:rsid w:val="00AA2A80"/>
    <w:rsid w:val="00AA3F9E"/>
    <w:rsid w:val="00AA447A"/>
    <w:rsid w:val="00AA538F"/>
    <w:rsid w:val="00AA570D"/>
    <w:rsid w:val="00AA5D64"/>
    <w:rsid w:val="00AB0648"/>
    <w:rsid w:val="00AB12DF"/>
    <w:rsid w:val="00AB280C"/>
    <w:rsid w:val="00AB2A03"/>
    <w:rsid w:val="00AB3623"/>
    <w:rsid w:val="00AB3FA0"/>
    <w:rsid w:val="00AB4641"/>
    <w:rsid w:val="00AB4CC7"/>
    <w:rsid w:val="00AB5468"/>
    <w:rsid w:val="00AB585B"/>
    <w:rsid w:val="00AB5CCD"/>
    <w:rsid w:val="00AB6F28"/>
    <w:rsid w:val="00AB716F"/>
    <w:rsid w:val="00AC525D"/>
    <w:rsid w:val="00AC556C"/>
    <w:rsid w:val="00AC5F5A"/>
    <w:rsid w:val="00AD0C1D"/>
    <w:rsid w:val="00AD2417"/>
    <w:rsid w:val="00AD2677"/>
    <w:rsid w:val="00AD2B24"/>
    <w:rsid w:val="00AD3D17"/>
    <w:rsid w:val="00AD4DCA"/>
    <w:rsid w:val="00AD5042"/>
    <w:rsid w:val="00AD565D"/>
    <w:rsid w:val="00AD6D31"/>
    <w:rsid w:val="00AD738E"/>
    <w:rsid w:val="00AD7ACE"/>
    <w:rsid w:val="00AE0B88"/>
    <w:rsid w:val="00AE149C"/>
    <w:rsid w:val="00AE407F"/>
    <w:rsid w:val="00AE49E0"/>
    <w:rsid w:val="00AE617C"/>
    <w:rsid w:val="00AE7824"/>
    <w:rsid w:val="00AF2530"/>
    <w:rsid w:val="00AF2B71"/>
    <w:rsid w:val="00AF3692"/>
    <w:rsid w:val="00AF3E19"/>
    <w:rsid w:val="00AF4660"/>
    <w:rsid w:val="00AF7C38"/>
    <w:rsid w:val="00AF7C9C"/>
    <w:rsid w:val="00B00C4C"/>
    <w:rsid w:val="00B03A21"/>
    <w:rsid w:val="00B04567"/>
    <w:rsid w:val="00B04B6B"/>
    <w:rsid w:val="00B0527B"/>
    <w:rsid w:val="00B067F2"/>
    <w:rsid w:val="00B06EAC"/>
    <w:rsid w:val="00B06EB2"/>
    <w:rsid w:val="00B06F74"/>
    <w:rsid w:val="00B0759F"/>
    <w:rsid w:val="00B07D86"/>
    <w:rsid w:val="00B114FF"/>
    <w:rsid w:val="00B11ADD"/>
    <w:rsid w:val="00B11D05"/>
    <w:rsid w:val="00B15A6A"/>
    <w:rsid w:val="00B17941"/>
    <w:rsid w:val="00B203D0"/>
    <w:rsid w:val="00B20763"/>
    <w:rsid w:val="00B20E5A"/>
    <w:rsid w:val="00B21501"/>
    <w:rsid w:val="00B2152B"/>
    <w:rsid w:val="00B2287A"/>
    <w:rsid w:val="00B23248"/>
    <w:rsid w:val="00B23810"/>
    <w:rsid w:val="00B23E02"/>
    <w:rsid w:val="00B2465E"/>
    <w:rsid w:val="00B2491C"/>
    <w:rsid w:val="00B252E2"/>
    <w:rsid w:val="00B30052"/>
    <w:rsid w:val="00B31689"/>
    <w:rsid w:val="00B348B8"/>
    <w:rsid w:val="00B34BAD"/>
    <w:rsid w:val="00B35468"/>
    <w:rsid w:val="00B35515"/>
    <w:rsid w:val="00B355C8"/>
    <w:rsid w:val="00B3773D"/>
    <w:rsid w:val="00B37B83"/>
    <w:rsid w:val="00B37EE0"/>
    <w:rsid w:val="00B402DC"/>
    <w:rsid w:val="00B422E7"/>
    <w:rsid w:val="00B42815"/>
    <w:rsid w:val="00B4430A"/>
    <w:rsid w:val="00B46A63"/>
    <w:rsid w:val="00B54CBD"/>
    <w:rsid w:val="00B54D4C"/>
    <w:rsid w:val="00B564D3"/>
    <w:rsid w:val="00B56581"/>
    <w:rsid w:val="00B574E4"/>
    <w:rsid w:val="00B613A8"/>
    <w:rsid w:val="00B615C2"/>
    <w:rsid w:val="00B61A5A"/>
    <w:rsid w:val="00B61DFE"/>
    <w:rsid w:val="00B62B37"/>
    <w:rsid w:val="00B64AA2"/>
    <w:rsid w:val="00B650D1"/>
    <w:rsid w:val="00B65EE1"/>
    <w:rsid w:val="00B66A1C"/>
    <w:rsid w:val="00B6774A"/>
    <w:rsid w:val="00B70F6E"/>
    <w:rsid w:val="00B71C4D"/>
    <w:rsid w:val="00B71D02"/>
    <w:rsid w:val="00B73C41"/>
    <w:rsid w:val="00B74A8A"/>
    <w:rsid w:val="00B74EB8"/>
    <w:rsid w:val="00B75E78"/>
    <w:rsid w:val="00B76854"/>
    <w:rsid w:val="00B769ED"/>
    <w:rsid w:val="00B76A82"/>
    <w:rsid w:val="00B80570"/>
    <w:rsid w:val="00B80860"/>
    <w:rsid w:val="00B80E33"/>
    <w:rsid w:val="00B81281"/>
    <w:rsid w:val="00B821D5"/>
    <w:rsid w:val="00B8280F"/>
    <w:rsid w:val="00B82FAE"/>
    <w:rsid w:val="00B83521"/>
    <w:rsid w:val="00B8428A"/>
    <w:rsid w:val="00B84D39"/>
    <w:rsid w:val="00B85176"/>
    <w:rsid w:val="00B85346"/>
    <w:rsid w:val="00B853E0"/>
    <w:rsid w:val="00B86A35"/>
    <w:rsid w:val="00B878A6"/>
    <w:rsid w:val="00B87D08"/>
    <w:rsid w:val="00B9001F"/>
    <w:rsid w:val="00B90779"/>
    <w:rsid w:val="00B91958"/>
    <w:rsid w:val="00B92696"/>
    <w:rsid w:val="00B94A6F"/>
    <w:rsid w:val="00B94FA3"/>
    <w:rsid w:val="00B9604E"/>
    <w:rsid w:val="00B96A0B"/>
    <w:rsid w:val="00B96E3C"/>
    <w:rsid w:val="00B97615"/>
    <w:rsid w:val="00B978D9"/>
    <w:rsid w:val="00B97BE2"/>
    <w:rsid w:val="00BA1CB0"/>
    <w:rsid w:val="00BA20EB"/>
    <w:rsid w:val="00BA2F88"/>
    <w:rsid w:val="00BA5C68"/>
    <w:rsid w:val="00BB1522"/>
    <w:rsid w:val="00BB1FBA"/>
    <w:rsid w:val="00BB2556"/>
    <w:rsid w:val="00BB2DBA"/>
    <w:rsid w:val="00BB3405"/>
    <w:rsid w:val="00BB51BC"/>
    <w:rsid w:val="00BB5485"/>
    <w:rsid w:val="00BB662B"/>
    <w:rsid w:val="00BB6A9A"/>
    <w:rsid w:val="00BB7FF1"/>
    <w:rsid w:val="00BC000F"/>
    <w:rsid w:val="00BC0122"/>
    <w:rsid w:val="00BC2074"/>
    <w:rsid w:val="00BC5A77"/>
    <w:rsid w:val="00BC5E2C"/>
    <w:rsid w:val="00BC6D30"/>
    <w:rsid w:val="00BD0AC0"/>
    <w:rsid w:val="00BD1E54"/>
    <w:rsid w:val="00BD32E5"/>
    <w:rsid w:val="00BD365B"/>
    <w:rsid w:val="00BD3A09"/>
    <w:rsid w:val="00BD403D"/>
    <w:rsid w:val="00BD429C"/>
    <w:rsid w:val="00BD4818"/>
    <w:rsid w:val="00BD5A9C"/>
    <w:rsid w:val="00BD69E1"/>
    <w:rsid w:val="00BD6DC4"/>
    <w:rsid w:val="00BD7903"/>
    <w:rsid w:val="00BD7E2F"/>
    <w:rsid w:val="00BE12F9"/>
    <w:rsid w:val="00BE1499"/>
    <w:rsid w:val="00BE2ACF"/>
    <w:rsid w:val="00BE4F7D"/>
    <w:rsid w:val="00BE5557"/>
    <w:rsid w:val="00BE73C7"/>
    <w:rsid w:val="00BF01FD"/>
    <w:rsid w:val="00BF0466"/>
    <w:rsid w:val="00BF0DAE"/>
    <w:rsid w:val="00BF12D0"/>
    <w:rsid w:val="00BF1832"/>
    <w:rsid w:val="00BF1AAC"/>
    <w:rsid w:val="00BF4C4D"/>
    <w:rsid w:val="00BF5486"/>
    <w:rsid w:val="00C00C7B"/>
    <w:rsid w:val="00C02430"/>
    <w:rsid w:val="00C0289C"/>
    <w:rsid w:val="00C0297C"/>
    <w:rsid w:val="00C041F1"/>
    <w:rsid w:val="00C049C8"/>
    <w:rsid w:val="00C0617D"/>
    <w:rsid w:val="00C07765"/>
    <w:rsid w:val="00C1032E"/>
    <w:rsid w:val="00C10E2C"/>
    <w:rsid w:val="00C12342"/>
    <w:rsid w:val="00C125DD"/>
    <w:rsid w:val="00C14549"/>
    <w:rsid w:val="00C15F96"/>
    <w:rsid w:val="00C162C5"/>
    <w:rsid w:val="00C17B53"/>
    <w:rsid w:val="00C20D78"/>
    <w:rsid w:val="00C20F7A"/>
    <w:rsid w:val="00C21A08"/>
    <w:rsid w:val="00C23227"/>
    <w:rsid w:val="00C23573"/>
    <w:rsid w:val="00C23B64"/>
    <w:rsid w:val="00C23EC9"/>
    <w:rsid w:val="00C244DD"/>
    <w:rsid w:val="00C257F1"/>
    <w:rsid w:val="00C258C0"/>
    <w:rsid w:val="00C27C4A"/>
    <w:rsid w:val="00C30815"/>
    <w:rsid w:val="00C31EA4"/>
    <w:rsid w:val="00C32B0A"/>
    <w:rsid w:val="00C33023"/>
    <w:rsid w:val="00C37A84"/>
    <w:rsid w:val="00C41833"/>
    <w:rsid w:val="00C41FDD"/>
    <w:rsid w:val="00C42F98"/>
    <w:rsid w:val="00C46B01"/>
    <w:rsid w:val="00C4750F"/>
    <w:rsid w:val="00C5321D"/>
    <w:rsid w:val="00C54554"/>
    <w:rsid w:val="00C54989"/>
    <w:rsid w:val="00C566D4"/>
    <w:rsid w:val="00C60B06"/>
    <w:rsid w:val="00C6515E"/>
    <w:rsid w:val="00C65343"/>
    <w:rsid w:val="00C66085"/>
    <w:rsid w:val="00C66BE3"/>
    <w:rsid w:val="00C679A9"/>
    <w:rsid w:val="00C7052D"/>
    <w:rsid w:val="00C707A5"/>
    <w:rsid w:val="00C709FB"/>
    <w:rsid w:val="00C7103C"/>
    <w:rsid w:val="00C7154E"/>
    <w:rsid w:val="00C72463"/>
    <w:rsid w:val="00C72684"/>
    <w:rsid w:val="00C73D2F"/>
    <w:rsid w:val="00C747DC"/>
    <w:rsid w:val="00C7536F"/>
    <w:rsid w:val="00C76D0E"/>
    <w:rsid w:val="00C775D7"/>
    <w:rsid w:val="00C80340"/>
    <w:rsid w:val="00C80EDC"/>
    <w:rsid w:val="00C81EBE"/>
    <w:rsid w:val="00C83D9C"/>
    <w:rsid w:val="00C84F27"/>
    <w:rsid w:val="00C85F79"/>
    <w:rsid w:val="00C85FE6"/>
    <w:rsid w:val="00C86793"/>
    <w:rsid w:val="00C868C6"/>
    <w:rsid w:val="00C9252E"/>
    <w:rsid w:val="00C926E4"/>
    <w:rsid w:val="00C9276A"/>
    <w:rsid w:val="00C9421C"/>
    <w:rsid w:val="00C94F7C"/>
    <w:rsid w:val="00C9695A"/>
    <w:rsid w:val="00CA04FA"/>
    <w:rsid w:val="00CA0E7B"/>
    <w:rsid w:val="00CA1709"/>
    <w:rsid w:val="00CA185A"/>
    <w:rsid w:val="00CA1C15"/>
    <w:rsid w:val="00CA1F7D"/>
    <w:rsid w:val="00CA3269"/>
    <w:rsid w:val="00CA3D42"/>
    <w:rsid w:val="00CA435A"/>
    <w:rsid w:val="00CA5E47"/>
    <w:rsid w:val="00CA7D97"/>
    <w:rsid w:val="00CB0FB4"/>
    <w:rsid w:val="00CB13C1"/>
    <w:rsid w:val="00CB16CE"/>
    <w:rsid w:val="00CB1777"/>
    <w:rsid w:val="00CB1C43"/>
    <w:rsid w:val="00CB2798"/>
    <w:rsid w:val="00CB3096"/>
    <w:rsid w:val="00CB4B39"/>
    <w:rsid w:val="00CB506A"/>
    <w:rsid w:val="00CB783F"/>
    <w:rsid w:val="00CC04CB"/>
    <w:rsid w:val="00CC06F0"/>
    <w:rsid w:val="00CC2121"/>
    <w:rsid w:val="00CC32F1"/>
    <w:rsid w:val="00CC3640"/>
    <w:rsid w:val="00CC386F"/>
    <w:rsid w:val="00CC3E30"/>
    <w:rsid w:val="00CC7450"/>
    <w:rsid w:val="00CC7E0F"/>
    <w:rsid w:val="00CD0488"/>
    <w:rsid w:val="00CD107A"/>
    <w:rsid w:val="00CD1BB8"/>
    <w:rsid w:val="00CD3CED"/>
    <w:rsid w:val="00CD3F80"/>
    <w:rsid w:val="00CD557E"/>
    <w:rsid w:val="00CD5DD9"/>
    <w:rsid w:val="00CD6010"/>
    <w:rsid w:val="00CD7F46"/>
    <w:rsid w:val="00CE2E96"/>
    <w:rsid w:val="00CE379A"/>
    <w:rsid w:val="00CE3A21"/>
    <w:rsid w:val="00CE3E79"/>
    <w:rsid w:val="00CE4087"/>
    <w:rsid w:val="00CE44AE"/>
    <w:rsid w:val="00CE501A"/>
    <w:rsid w:val="00CE597A"/>
    <w:rsid w:val="00CE5FB3"/>
    <w:rsid w:val="00CE7270"/>
    <w:rsid w:val="00CF07E9"/>
    <w:rsid w:val="00CF097A"/>
    <w:rsid w:val="00CF0A67"/>
    <w:rsid w:val="00CF1FC6"/>
    <w:rsid w:val="00CF2AD8"/>
    <w:rsid w:val="00CF4B86"/>
    <w:rsid w:val="00CF6284"/>
    <w:rsid w:val="00CF72C0"/>
    <w:rsid w:val="00CF7486"/>
    <w:rsid w:val="00CF7F02"/>
    <w:rsid w:val="00D009A1"/>
    <w:rsid w:val="00D009B1"/>
    <w:rsid w:val="00D011AB"/>
    <w:rsid w:val="00D0121D"/>
    <w:rsid w:val="00D02BD0"/>
    <w:rsid w:val="00D04C34"/>
    <w:rsid w:val="00D05CE3"/>
    <w:rsid w:val="00D0640C"/>
    <w:rsid w:val="00D0676B"/>
    <w:rsid w:val="00D102C1"/>
    <w:rsid w:val="00D10ED5"/>
    <w:rsid w:val="00D12505"/>
    <w:rsid w:val="00D1254F"/>
    <w:rsid w:val="00D125E0"/>
    <w:rsid w:val="00D15C2A"/>
    <w:rsid w:val="00D16EB6"/>
    <w:rsid w:val="00D1709A"/>
    <w:rsid w:val="00D17213"/>
    <w:rsid w:val="00D17486"/>
    <w:rsid w:val="00D179B9"/>
    <w:rsid w:val="00D17C63"/>
    <w:rsid w:val="00D20A99"/>
    <w:rsid w:val="00D21641"/>
    <w:rsid w:val="00D21A77"/>
    <w:rsid w:val="00D22990"/>
    <w:rsid w:val="00D23CE2"/>
    <w:rsid w:val="00D24AB0"/>
    <w:rsid w:val="00D26577"/>
    <w:rsid w:val="00D27D1B"/>
    <w:rsid w:val="00D31949"/>
    <w:rsid w:val="00D3289C"/>
    <w:rsid w:val="00D32B11"/>
    <w:rsid w:val="00D342D5"/>
    <w:rsid w:val="00D343F6"/>
    <w:rsid w:val="00D35054"/>
    <w:rsid w:val="00D35EF9"/>
    <w:rsid w:val="00D373B9"/>
    <w:rsid w:val="00D40354"/>
    <w:rsid w:val="00D41728"/>
    <w:rsid w:val="00D42F90"/>
    <w:rsid w:val="00D443B5"/>
    <w:rsid w:val="00D44B40"/>
    <w:rsid w:val="00D45949"/>
    <w:rsid w:val="00D45991"/>
    <w:rsid w:val="00D461BF"/>
    <w:rsid w:val="00D5028E"/>
    <w:rsid w:val="00D548B5"/>
    <w:rsid w:val="00D54BCD"/>
    <w:rsid w:val="00D551A8"/>
    <w:rsid w:val="00D55CDD"/>
    <w:rsid w:val="00D576F4"/>
    <w:rsid w:val="00D60E35"/>
    <w:rsid w:val="00D61705"/>
    <w:rsid w:val="00D63315"/>
    <w:rsid w:val="00D635C2"/>
    <w:rsid w:val="00D64768"/>
    <w:rsid w:val="00D64D4A"/>
    <w:rsid w:val="00D65A01"/>
    <w:rsid w:val="00D66154"/>
    <w:rsid w:val="00D6722C"/>
    <w:rsid w:val="00D67D70"/>
    <w:rsid w:val="00D74716"/>
    <w:rsid w:val="00D80558"/>
    <w:rsid w:val="00D80D39"/>
    <w:rsid w:val="00D80E87"/>
    <w:rsid w:val="00D82953"/>
    <w:rsid w:val="00D83078"/>
    <w:rsid w:val="00D84864"/>
    <w:rsid w:val="00D850A2"/>
    <w:rsid w:val="00D87795"/>
    <w:rsid w:val="00D87892"/>
    <w:rsid w:val="00D9019A"/>
    <w:rsid w:val="00D90EF6"/>
    <w:rsid w:val="00D91299"/>
    <w:rsid w:val="00D91B4C"/>
    <w:rsid w:val="00D91BA5"/>
    <w:rsid w:val="00D91CBB"/>
    <w:rsid w:val="00D9217D"/>
    <w:rsid w:val="00D94974"/>
    <w:rsid w:val="00D94E13"/>
    <w:rsid w:val="00D970A0"/>
    <w:rsid w:val="00D975DB"/>
    <w:rsid w:val="00DA0E81"/>
    <w:rsid w:val="00DA1AA9"/>
    <w:rsid w:val="00DA1BE4"/>
    <w:rsid w:val="00DA1D29"/>
    <w:rsid w:val="00DA1EEB"/>
    <w:rsid w:val="00DA21A6"/>
    <w:rsid w:val="00DA24BC"/>
    <w:rsid w:val="00DA2709"/>
    <w:rsid w:val="00DA2846"/>
    <w:rsid w:val="00DA2A80"/>
    <w:rsid w:val="00DA2ADD"/>
    <w:rsid w:val="00DA2D66"/>
    <w:rsid w:val="00DA35DE"/>
    <w:rsid w:val="00DA4C47"/>
    <w:rsid w:val="00DA5568"/>
    <w:rsid w:val="00DA6451"/>
    <w:rsid w:val="00DA6F7B"/>
    <w:rsid w:val="00DA77D2"/>
    <w:rsid w:val="00DA7ECE"/>
    <w:rsid w:val="00DB234D"/>
    <w:rsid w:val="00DB3208"/>
    <w:rsid w:val="00DB339A"/>
    <w:rsid w:val="00DB42E7"/>
    <w:rsid w:val="00DB4525"/>
    <w:rsid w:val="00DB56E1"/>
    <w:rsid w:val="00DB5775"/>
    <w:rsid w:val="00DB5F37"/>
    <w:rsid w:val="00DB6A21"/>
    <w:rsid w:val="00DB7C3E"/>
    <w:rsid w:val="00DC150C"/>
    <w:rsid w:val="00DC1729"/>
    <w:rsid w:val="00DC1DEC"/>
    <w:rsid w:val="00DC280B"/>
    <w:rsid w:val="00DC3D62"/>
    <w:rsid w:val="00DC4054"/>
    <w:rsid w:val="00DC465C"/>
    <w:rsid w:val="00DC522E"/>
    <w:rsid w:val="00DC5479"/>
    <w:rsid w:val="00DC5D9E"/>
    <w:rsid w:val="00DC70BA"/>
    <w:rsid w:val="00DD00DA"/>
    <w:rsid w:val="00DD0F15"/>
    <w:rsid w:val="00DD1668"/>
    <w:rsid w:val="00DD260D"/>
    <w:rsid w:val="00DD26F9"/>
    <w:rsid w:val="00DD27FC"/>
    <w:rsid w:val="00DD33CD"/>
    <w:rsid w:val="00DD346E"/>
    <w:rsid w:val="00DD3C3D"/>
    <w:rsid w:val="00DD411F"/>
    <w:rsid w:val="00DD4EEE"/>
    <w:rsid w:val="00DD5D9D"/>
    <w:rsid w:val="00DD7E46"/>
    <w:rsid w:val="00DE0521"/>
    <w:rsid w:val="00DE0EAE"/>
    <w:rsid w:val="00DE132F"/>
    <w:rsid w:val="00DE22D0"/>
    <w:rsid w:val="00DE65DD"/>
    <w:rsid w:val="00DE6C53"/>
    <w:rsid w:val="00DE769D"/>
    <w:rsid w:val="00DE76F8"/>
    <w:rsid w:val="00DE7C00"/>
    <w:rsid w:val="00DF0410"/>
    <w:rsid w:val="00DF0C3D"/>
    <w:rsid w:val="00DF1434"/>
    <w:rsid w:val="00DF2613"/>
    <w:rsid w:val="00DF2D6A"/>
    <w:rsid w:val="00DF48ED"/>
    <w:rsid w:val="00DF5834"/>
    <w:rsid w:val="00DF5A77"/>
    <w:rsid w:val="00DF6243"/>
    <w:rsid w:val="00DF69EA"/>
    <w:rsid w:val="00DF7863"/>
    <w:rsid w:val="00E0005F"/>
    <w:rsid w:val="00E00C98"/>
    <w:rsid w:val="00E0175F"/>
    <w:rsid w:val="00E01A39"/>
    <w:rsid w:val="00E03C76"/>
    <w:rsid w:val="00E0549D"/>
    <w:rsid w:val="00E07C79"/>
    <w:rsid w:val="00E07F2A"/>
    <w:rsid w:val="00E11457"/>
    <w:rsid w:val="00E11850"/>
    <w:rsid w:val="00E131D6"/>
    <w:rsid w:val="00E14554"/>
    <w:rsid w:val="00E14849"/>
    <w:rsid w:val="00E1555F"/>
    <w:rsid w:val="00E15F76"/>
    <w:rsid w:val="00E1658D"/>
    <w:rsid w:val="00E16970"/>
    <w:rsid w:val="00E169E4"/>
    <w:rsid w:val="00E1719C"/>
    <w:rsid w:val="00E1741F"/>
    <w:rsid w:val="00E1795B"/>
    <w:rsid w:val="00E17B1A"/>
    <w:rsid w:val="00E17B2D"/>
    <w:rsid w:val="00E201BF"/>
    <w:rsid w:val="00E210E0"/>
    <w:rsid w:val="00E23048"/>
    <w:rsid w:val="00E24A88"/>
    <w:rsid w:val="00E2651E"/>
    <w:rsid w:val="00E27E17"/>
    <w:rsid w:val="00E3048B"/>
    <w:rsid w:val="00E30AA7"/>
    <w:rsid w:val="00E31367"/>
    <w:rsid w:val="00E31B18"/>
    <w:rsid w:val="00E31D39"/>
    <w:rsid w:val="00E32783"/>
    <w:rsid w:val="00E33436"/>
    <w:rsid w:val="00E33B04"/>
    <w:rsid w:val="00E33C9A"/>
    <w:rsid w:val="00E352C0"/>
    <w:rsid w:val="00E355C6"/>
    <w:rsid w:val="00E35F5D"/>
    <w:rsid w:val="00E36860"/>
    <w:rsid w:val="00E370EA"/>
    <w:rsid w:val="00E373F3"/>
    <w:rsid w:val="00E37B2D"/>
    <w:rsid w:val="00E37E75"/>
    <w:rsid w:val="00E4191D"/>
    <w:rsid w:val="00E43111"/>
    <w:rsid w:val="00E437D8"/>
    <w:rsid w:val="00E448AB"/>
    <w:rsid w:val="00E44FD2"/>
    <w:rsid w:val="00E455EC"/>
    <w:rsid w:val="00E45855"/>
    <w:rsid w:val="00E45FD3"/>
    <w:rsid w:val="00E46A79"/>
    <w:rsid w:val="00E47E2D"/>
    <w:rsid w:val="00E50D02"/>
    <w:rsid w:val="00E5235E"/>
    <w:rsid w:val="00E52A3A"/>
    <w:rsid w:val="00E52AE8"/>
    <w:rsid w:val="00E53533"/>
    <w:rsid w:val="00E53A5E"/>
    <w:rsid w:val="00E54CA9"/>
    <w:rsid w:val="00E54ED0"/>
    <w:rsid w:val="00E5565D"/>
    <w:rsid w:val="00E561CE"/>
    <w:rsid w:val="00E56A12"/>
    <w:rsid w:val="00E57CA7"/>
    <w:rsid w:val="00E604B0"/>
    <w:rsid w:val="00E61957"/>
    <w:rsid w:val="00E64A79"/>
    <w:rsid w:val="00E65647"/>
    <w:rsid w:val="00E712C5"/>
    <w:rsid w:val="00E714AF"/>
    <w:rsid w:val="00E71CF6"/>
    <w:rsid w:val="00E7263C"/>
    <w:rsid w:val="00E72FD9"/>
    <w:rsid w:val="00E73EC2"/>
    <w:rsid w:val="00E74DB0"/>
    <w:rsid w:val="00E76407"/>
    <w:rsid w:val="00E76B21"/>
    <w:rsid w:val="00E7731A"/>
    <w:rsid w:val="00E80C92"/>
    <w:rsid w:val="00E82484"/>
    <w:rsid w:val="00E824B3"/>
    <w:rsid w:val="00E83C55"/>
    <w:rsid w:val="00E855B3"/>
    <w:rsid w:val="00E85666"/>
    <w:rsid w:val="00E86F4B"/>
    <w:rsid w:val="00E87644"/>
    <w:rsid w:val="00E9099E"/>
    <w:rsid w:val="00E90D89"/>
    <w:rsid w:val="00E9179F"/>
    <w:rsid w:val="00E91F52"/>
    <w:rsid w:val="00E922CA"/>
    <w:rsid w:val="00E92E82"/>
    <w:rsid w:val="00E93410"/>
    <w:rsid w:val="00E93E71"/>
    <w:rsid w:val="00E93FD8"/>
    <w:rsid w:val="00E942FE"/>
    <w:rsid w:val="00E94DBB"/>
    <w:rsid w:val="00E94E66"/>
    <w:rsid w:val="00E94ED0"/>
    <w:rsid w:val="00E956F5"/>
    <w:rsid w:val="00E97248"/>
    <w:rsid w:val="00E97E34"/>
    <w:rsid w:val="00EA17C9"/>
    <w:rsid w:val="00EA1D65"/>
    <w:rsid w:val="00EA2D53"/>
    <w:rsid w:val="00EA38DB"/>
    <w:rsid w:val="00EA4267"/>
    <w:rsid w:val="00EA5398"/>
    <w:rsid w:val="00EA7117"/>
    <w:rsid w:val="00EA7251"/>
    <w:rsid w:val="00EA7563"/>
    <w:rsid w:val="00EA7C85"/>
    <w:rsid w:val="00EA7DF0"/>
    <w:rsid w:val="00EA7FFD"/>
    <w:rsid w:val="00EB101E"/>
    <w:rsid w:val="00EB1547"/>
    <w:rsid w:val="00EB1D7B"/>
    <w:rsid w:val="00EB4B0A"/>
    <w:rsid w:val="00EB757B"/>
    <w:rsid w:val="00EB78BD"/>
    <w:rsid w:val="00EB78CB"/>
    <w:rsid w:val="00EB7DC4"/>
    <w:rsid w:val="00EC030D"/>
    <w:rsid w:val="00EC086C"/>
    <w:rsid w:val="00EC0FFF"/>
    <w:rsid w:val="00EC10EE"/>
    <w:rsid w:val="00EC13AD"/>
    <w:rsid w:val="00EC184F"/>
    <w:rsid w:val="00EC372C"/>
    <w:rsid w:val="00EC3A60"/>
    <w:rsid w:val="00EC5291"/>
    <w:rsid w:val="00EC5ED3"/>
    <w:rsid w:val="00EC701F"/>
    <w:rsid w:val="00EC77F2"/>
    <w:rsid w:val="00ED03FF"/>
    <w:rsid w:val="00ED041E"/>
    <w:rsid w:val="00ED04C2"/>
    <w:rsid w:val="00ED18A3"/>
    <w:rsid w:val="00ED4878"/>
    <w:rsid w:val="00ED6448"/>
    <w:rsid w:val="00ED6617"/>
    <w:rsid w:val="00EE138B"/>
    <w:rsid w:val="00EE172C"/>
    <w:rsid w:val="00EE1A59"/>
    <w:rsid w:val="00EE2C55"/>
    <w:rsid w:val="00EE368C"/>
    <w:rsid w:val="00EE4149"/>
    <w:rsid w:val="00EE41E5"/>
    <w:rsid w:val="00EE4D9F"/>
    <w:rsid w:val="00EE54ED"/>
    <w:rsid w:val="00EE5CDD"/>
    <w:rsid w:val="00EE5D54"/>
    <w:rsid w:val="00EE712B"/>
    <w:rsid w:val="00EE7D50"/>
    <w:rsid w:val="00EF0E5D"/>
    <w:rsid w:val="00EF2C84"/>
    <w:rsid w:val="00EF39BA"/>
    <w:rsid w:val="00EF640B"/>
    <w:rsid w:val="00EF6E20"/>
    <w:rsid w:val="00F01C05"/>
    <w:rsid w:val="00F01CA3"/>
    <w:rsid w:val="00F06908"/>
    <w:rsid w:val="00F06C91"/>
    <w:rsid w:val="00F07008"/>
    <w:rsid w:val="00F1018C"/>
    <w:rsid w:val="00F109ED"/>
    <w:rsid w:val="00F116FD"/>
    <w:rsid w:val="00F12D27"/>
    <w:rsid w:val="00F12E0A"/>
    <w:rsid w:val="00F13781"/>
    <w:rsid w:val="00F13EF3"/>
    <w:rsid w:val="00F1421B"/>
    <w:rsid w:val="00F1469B"/>
    <w:rsid w:val="00F14B57"/>
    <w:rsid w:val="00F17A0E"/>
    <w:rsid w:val="00F201B4"/>
    <w:rsid w:val="00F208BC"/>
    <w:rsid w:val="00F221B2"/>
    <w:rsid w:val="00F224ED"/>
    <w:rsid w:val="00F2356B"/>
    <w:rsid w:val="00F24042"/>
    <w:rsid w:val="00F24549"/>
    <w:rsid w:val="00F2516C"/>
    <w:rsid w:val="00F267DF"/>
    <w:rsid w:val="00F27422"/>
    <w:rsid w:val="00F27A5B"/>
    <w:rsid w:val="00F302B7"/>
    <w:rsid w:val="00F306B9"/>
    <w:rsid w:val="00F3236A"/>
    <w:rsid w:val="00F32CF0"/>
    <w:rsid w:val="00F332D4"/>
    <w:rsid w:val="00F36535"/>
    <w:rsid w:val="00F37D25"/>
    <w:rsid w:val="00F40252"/>
    <w:rsid w:val="00F403D6"/>
    <w:rsid w:val="00F41DB2"/>
    <w:rsid w:val="00F42D28"/>
    <w:rsid w:val="00F443F3"/>
    <w:rsid w:val="00F4605C"/>
    <w:rsid w:val="00F477F6"/>
    <w:rsid w:val="00F47976"/>
    <w:rsid w:val="00F47E7E"/>
    <w:rsid w:val="00F50CFB"/>
    <w:rsid w:val="00F51558"/>
    <w:rsid w:val="00F51DD4"/>
    <w:rsid w:val="00F53E7C"/>
    <w:rsid w:val="00F54485"/>
    <w:rsid w:val="00F54D4D"/>
    <w:rsid w:val="00F55809"/>
    <w:rsid w:val="00F5736E"/>
    <w:rsid w:val="00F60C17"/>
    <w:rsid w:val="00F61294"/>
    <w:rsid w:val="00F62011"/>
    <w:rsid w:val="00F62467"/>
    <w:rsid w:val="00F63541"/>
    <w:rsid w:val="00F64A8A"/>
    <w:rsid w:val="00F654D1"/>
    <w:rsid w:val="00F659C8"/>
    <w:rsid w:val="00F6665B"/>
    <w:rsid w:val="00F666CE"/>
    <w:rsid w:val="00F66ABC"/>
    <w:rsid w:val="00F670D2"/>
    <w:rsid w:val="00F67CEE"/>
    <w:rsid w:val="00F700A1"/>
    <w:rsid w:val="00F702D2"/>
    <w:rsid w:val="00F70470"/>
    <w:rsid w:val="00F70481"/>
    <w:rsid w:val="00F71099"/>
    <w:rsid w:val="00F71A91"/>
    <w:rsid w:val="00F725B9"/>
    <w:rsid w:val="00F73E4D"/>
    <w:rsid w:val="00F80570"/>
    <w:rsid w:val="00F82EBA"/>
    <w:rsid w:val="00F83D04"/>
    <w:rsid w:val="00F84984"/>
    <w:rsid w:val="00F875CE"/>
    <w:rsid w:val="00F87EFA"/>
    <w:rsid w:val="00F901E1"/>
    <w:rsid w:val="00F91AF4"/>
    <w:rsid w:val="00F91B55"/>
    <w:rsid w:val="00F921CC"/>
    <w:rsid w:val="00F93831"/>
    <w:rsid w:val="00F93C4E"/>
    <w:rsid w:val="00F94C43"/>
    <w:rsid w:val="00F95413"/>
    <w:rsid w:val="00F95A2F"/>
    <w:rsid w:val="00F95C06"/>
    <w:rsid w:val="00F95D59"/>
    <w:rsid w:val="00F97419"/>
    <w:rsid w:val="00FA1187"/>
    <w:rsid w:val="00FA4A0F"/>
    <w:rsid w:val="00FA4CFB"/>
    <w:rsid w:val="00FA777F"/>
    <w:rsid w:val="00FA7AF9"/>
    <w:rsid w:val="00FB0B67"/>
    <w:rsid w:val="00FB2119"/>
    <w:rsid w:val="00FB2352"/>
    <w:rsid w:val="00FB278F"/>
    <w:rsid w:val="00FB329B"/>
    <w:rsid w:val="00FB3CBD"/>
    <w:rsid w:val="00FB3ED5"/>
    <w:rsid w:val="00FB3FB7"/>
    <w:rsid w:val="00FB4962"/>
    <w:rsid w:val="00FB69C0"/>
    <w:rsid w:val="00FB6E09"/>
    <w:rsid w:val="00FC286C"/>
    <w:rsid w:val="00FC289C"/>
    <w:rsid w:val="00FC469B"/>
    <w:rsid w:val="00FC5B7B"/>
    <w:rsid w:val="00FC6B61"/>
    <w:rsid w:val="00FD0445"/>
    <w:rsid w:val="00FD0A2E"/>
    <w:rsid w:val="00FD12FE"/>
    <w:rsid w:val="00FD283E"/>
    <w:rsid w:val="00FD3741"/>
    <w:rsid w:val="00FD47E9"/>
    <w:rsid w:val="00FD5728"/>
    <w:rsid w:val="00FD6EC0"/>
    <w:rsid w:val="00FD7592"/>
    <w:rsid w:val="00FD79DA"/>
    <w:rsid w:val="00FE209B"/>
    <w:rsid w:val="00FE2E10"/>
    <w:rsid w:val="00FE59CF"/>
    <w:rsid w:val="00FE6493"/>
    <w:rsid w:val="00FE7853"/>
    <w:rsid w:val="00FF0538"/>
    <w:rsid w:val="00FF0850"/>
    <w:rsid w:val="00FF18C9"/>
    <w:rsid w:val="00FF1A64"/>
    <w:rsid w:val="00FF214D"/>
    <w:rsid w:val="00FF4100"/>
    <w:rsid w:val="00FF42C1"/>
    <w:rsid w:val="00FF4DC6"/>
    <w:rsid w:val="00FF5793"/>
    <w:rsid w:val="00FF637F"/>
    <w:rsid w:val="00FF792E"/>
    <w:rsid w:val="00FF7EE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7D6F8F"/>
  <w15:docId w15:val="{C3C61669-F34F-4FF0-A8B8-BD1C03289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24F2"/>
    <w:pPr>
      <w:widowControl w:val="0"/>
      <w:spacing w:line="360" w:lineRule="auto"/>
      <w:jc w:val="both"/>
    </w:pPr>
    <w:rPr>
      <w:rFonts w:ascii="Times New Roman" w:eastAsia="標楷體" w:hAnsi="Times New Roman"/>
    </w:rPr>
  </w:style>
  <w:style w:type="paragraph" w:styleId="1">
    <w:name w:val="heading 1"/>
    <w:aliases w:val="大標"/>
    <w:basedOn w:val="a"/>
    <w:next w:val="a"/>
    <w:link w:val="10"/>
    <w:uiPriority w:val="9"/>
    <w:qFormat/>
    <w:rsid w:val="006024F2"/>
    <w:pPr>
      <w:keepNext/>
      <w:spacing w:before="180" w:after="180"/>
      <w:outlineLvl w:val="0"/>
    </w:pPr>
    <w:rPr>
      <w:rFonts w:cstheme="majorBidi"/>
      <w:b/>
      <w:bCs/>
      <w:kern w:val="52"/>
      <w:sz w:val="32"/>
      <w:szCs w:val="52"/>
    </w:rPr>
  </w:style>
  <w:style w:type="paragraph" w:styleId="2">
    <w:name w:val="heading 2"/>
    <w:aliases w:val="小標"/>
    <w:basedOn w:val="a"/>
    <w:next w:val="a"/>
    <w:link w:val="20"/>
    <w:uiPriority w:val="9"/>
    <w:unhideWhenUsed/>
    <w:qFormat/>
    <w:rsid w:val="00860D1A"/>
    <w:pPr>
      <w:keepNext/>
      <w:outlineLvl w:val="1"/>
    </w:pPr>
    <w:rPr>
      <w:rFonts w:cstheme="majorBidi"/>
      <w:b/>
      <w:bCs/>
      <w:szCs w:val="48"/>
    </w:rPr>
  </w:style>
  <w:style w:type="paragraph" w:styleId="3">
    <w:name w:val="heading 3"/>
    <w:aliases w:val="置中大標2"/>
    <w:basedOn w:val="a"/>
    <w:next w:val="a"/>
    <w:link w:val="30"/>
    <w:uiPriority w:val="9"/>
    <w:unhideWhenUsed/>
    <w:qFormat/>
    <w:rsid w:val="00860D1A"/>
    <w:pPr>
      <w:keepNext/>
      <w:jc w:val="center"/>
      <w:outlineLvl w:val="2"/>
    </w:pPr>
    <w:rPr>
      <w:rFonts w:cstheme="majorBidi"/>
      <w:b/>
      <w:bCs/>
      <w:sz w:val="36"/>
      <w:szCs w:val="36"/>
    </w:rPr>
  </w:style>
  <w:style w:type="paragraph" w:styleId="4">
    <w:name w:val="heading 4"/>
    <w:basedOn w:val="a"/>
    <w:next w:val="a"/>
    <w:link w:val="40"/>
    <w:uiPriority w:val="9"/>
    <w:semiHidden/>
    <w:unhideWhenUsed/>
    <w:qFormat/>
    <w:rsid w:val="00875D5B"/>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aliases w:val="大標 字元"/>
    <w:basedOn w:val="a0"/>
    <w:link w:val="1"/>
    <w:uiPriority w:val="9"/>
    <w:rsid w:val="006024F2"/>
    <w:rPr>
      <w:rFonts w:ascii="Times New Roman" w:eastAsia="標楷體" w:hAnsi="Times New Roman" w:cstheme="majorBidi"/>
      <w:b/>
      <w:bCs/>
      <w:kern w:val="52"/>
      <w:sz w:val="32"/>
      <w:szCs w:val="52"/>
    </w:rPr>
  </w:style>
  <w:style w:type="paragraph" w:styleId="a3">
    <w:name w:val="List Paragraph"/>
    <w:basedOn w:val="a"/>
    <w:uiPriority w:val="34"/>
    <w:qFormat/>
    <w:rsid w:val="0045426F"/>
    <w:pPr>
      <w:ind w:leftChars="200" w:left="480"/>
    </w:pPr>
  </w:style>
  <w:style w:type="character" w:customStyle="1" w:styleId="notion-enable-hover">
    <w:name w:val="notion-enable-hover"/>
    <w:basedOn w:val="a0"/>
    <w:rsid w:val="00C80EDC"/>
  </w:style>
  <w:style w:type="character" w:styleId="a4">
    <w:name w:val="Hyperlink"/>
    <w:basedOn w:val="a0"/>
    <w:uiPriority w:val="99"/>
    <w:unhideWhenUsed/>
    <w:rsid w:val="00F84984"/>
    <w:rPr>
      <w:color w:val="0563C1" w:themeColor="hyperlink"/>
      <w:u w:val="single"/>
    </w:rPr>
  </w:style>
  <w:style w:type="paragraph" w:styleId="a5">
    <w:name w:val="header"/>
    <w:basedOn w:val="a"/>
    <w:link w:val="a6"/>
    <w:uiPriority w:val="99"/>
    <w:unhideWhenUsed/>
    <w:rsid w:val="005B222E"/>
    <w:pPr>
      <w:tabs>
        <w:tab w:val="center" w:pos="4153"/>
        <w:tab w:val="right" w:pos="8306"/>
      </w:tabs>
      <w:snapToGrid w:val="0"/>
    </w:pPr>
    <w:rPr>
      <w:sz w:val="20"/>
      <w:szCs w:val="20"/>
    </w:rPr>
  </w:style>
  <w:style w:type="character" w:customStyle="1" w:styleId="a6">
    <w:name w:val="頁首 字元"/>
    <w:basedOn w:val="a0"/>
    <w:link w:val="a5"/>
    <w:uiPriority w:val="99"/>
    <w:rsid w:val="005B222E"/>
    <w:rPr>
      <w:rFonts w:ascii="Times New Roman" w:eastAsia="標楷體" w:hAnsi="Times New Roman"/>
      <w:sz w:val="20"/>
      <w:szCs w:val="20"/>
    </w:rPr>
  </w:style>
  <w:style w:type="paragraph" w:styleId="a7">
    <w:name w:val="footer"/>
    <w:basedOn w:val="a"/>
    <w:link w:val="a8"/>
    <w:uiPriority w:val="99"/>
    <w:unhideWhenUsed/>
    <w:rsid w:val="005B222E"/>
    <w:pPr>
      <w:tabs>
        <w:tab w:val="center" w:pos="4153"/>
        <w:tab w:val="right" w:pos="8306"/>
      </w:tabs>
      <w:snapToGrid w:val="0"/>
    </w:pPr>
    <w:rPr>
      <w:sz w:val="20"/>
      <w:szCs w:val="20"/>
    </w:rPr>
  </w:style>
  <w:style w:type="character" w:customStyle="1" w:styleId="a8">
    <w:name w:val="頁尾 字元"/>
    <w:basedOn w:val="a0"/>
    <w:link w:val="a7"/>
    <w:uiPriority w:val="99"/>
    <w:rsid w:val="005B222E"/>
    <w:rPr>
      <w:rFonts w:ascii="Times New Roman" w:eastAsia="標楷體" w:hAnsi="Times New Roman"/>
      <w:sz w:val="20"/>
      <w:szCs w:val="20"/>
    </w:rPr>
  </w:style>
  <w:style w:type="paragraph" w:customStyle="1" w:styleId="Default">
    <w:name w:val="Default"/>
    <w:rsid w:val="005B222E"/>
    <w:pPr>
      <w:widowControl w:val="0"/>
      <w:autoSpaceDE w:val="0"/>
      <w:autoSpaceDN w:val="0"/>
      <w:adjustRightInd w:val="0"/>
    </w:pPr>
    <w:rPr>
      <w:rFonts w:ascii="標楷體" w:eastAsia="標楷體" w:cs="標楷體"/>
      <w:color w:val="000000"/>
      <w:kern w:val="0"/>
      <w:szCs w:val="24"/>
    </w:rPr>
  </w:style>
  <w:style w:type="character" w:customStyle="1" w:styleId="40">
    <w:name w:val="標題 4 字元"/>
    <w:basedOn w:val="a0"/>
    <w:link w:val="4"/>
    <w:uiPriority w:val="9"/>
    <w:semiHidden/>
    <w:rsid w:val="00875D5B"/>
    <w:rPr>
      <w:rFonts w:asciiTheme="majorHAnsi" w:eastAsiaTheme="majorEastAsia" w:hAnsiTheme="majorHAnsi" w:cstheme="majorBidi"/>
      <w:sz w:val="36"/>
      <w:szCs w:val="36"/>
    </w:rPr>
  </w:style>
  <w:style w:type="paragraph" w:styleId="a9">
    <w:name w:val="caption"/>
    <w:basedOn w:val="a"/>
    <w:next w:val="a"/>
    <w:uiPriority w:val="35"/>
    <w:unhideWhenUsed/>
    <w:qFormat/>
    <w:rsid w:val="0048538A"/>
    <w:rPr>
      <w:sz w:val="20"/>
      <w:szCs w:val="20"/>
    </w:rPr>
  </w:style>
  <w:style w:type="paragraph" w:styleId="aa">
    <w:name w:val="No Spacing"/>
    <w:uiPriority w:val="1"/>
    <w:qFormat/>
    <w:rsid w:val="007C0DDF"/>
    <w:pPr>
      <w:widowControl w:val="0"/>
    </w:pPr>
    <w:rPr>
      <w:rFonts w:ascii="Times New Roman" w:eastAsia="標楷體" w:hAnsi="Times New Roman"/>
    </w:rPr>
  </w:style>
  <w:style w:type="character" w:styleId="ab">
    <w:name w:val="annotation reference"/>
    <w:basedOn w:val="a0"/>
    <w:uiPriority w:val="99"/>
    <w:semiHidden/>
    <w:unhideWhenUsed/>
    <w:rsid w:val="0011262A"/>
    <w:rPr>
      <w:sz w:val="18"/>
      <w:szCs w:val="18"/>
    </w:rPr>
  </w:style>
  <w:style w:type="paragraph" w:styleId="ac">
    <w:name w:val="annotation text"/>
    <w:basedOn w:val="a"/>
    <w:link w:val="ad"/>
    <w:uiPriority w:val="99"/>
    <w:semiHidden/>
    <w:unhideWhenUsed/>
    <w:rsid w:val="0011262A"/>
  </w:style>
  <w:style w:type="character" w:customStyle="1" w:styleId="ad">
    <w:name w:val="註解文字 字元"/>
    <w:basedOn w:val="a0"/>
    <w:link w:val="ac"/>
    <w:uiPriority w:val="99"/>
    <w:semiHidden/>
    <w:rsid w:val="0011262A"/>
    <w:rPr>
      <w:rFonts w:ascii="Times New Roman" w:eastAsia="標楷體" w:hAnsi="Times New Roman"/>
    </w:rPr>
  </w:style>
  <w:style w:type="paragraph" w:styleId="ae">
    <w:name w:val="annotation subject"/>
    <w:basedOn w:val="ac"/>
    <w:next w:val="ac"/>
    <w:link w:val="af"/>
    <w:uiPriority w:val="99"/>
    <w:semiHidden/>
    <w:unhideWhenUsed/>
    <w:rsid w:val="0011262A"/>
    <w:rPr>
      <w:b/>
      <w:bCs/>
    </w:rPr>
  </w:style>
  <w:style w:type="character" w:customStyle="1" w:styleId="af">
    <w:name w:val="註解主旨 字元"/>
    <w:basedOn w:val="ad"/>
    <w:link w:val="ae"/>
    <w:uiPriority w:val="99"/>
    <w:semiHidden/>
    <w:rsid w:val="0011262A"/>
    <w:rPr>
      <w:rFonts w:ascii="Times New Roman" w:eastAsia="標楷體" w:hAnsi="Times New Roman"/>
      <w:b/>
      <w:bCs/>
    </w:rPr>
  </w:style>
  <w:style w:type="paragraph" w:styleId="af0">
    <w:name w:val="Balloon Text"/>
    <w:basedOn w:val="a"/>
    <w:link w:val="af1"/>
    <w:uiPriority w:val="99"/>
    <w:semiHidden/>
    <w:unhideWhenUsed/>
    <w:rsid w:val="0011262A"/>
    <w:pPr>
      <w:spacing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11262A"/>
    <w:rPr>
      <w:rFonts w:asciiTheme="majorHAnsi" w:eastAsiaTheme="majorEastAsia" w:hAnsiTheme="majorHAnsi" w:cstheme="majorBidi"/>
      <w:sz w:val="18"/>
      <w:szCs w:val="18"/>
    </w:rPr>
  </w:style>
  <w:style w:type="paragraph" w:styleId="Web">
    <w:name w:val="Normal (Web)"/>
    <w:basedOn w:val="a"/>
    <w:uiPriority w:val="99"/>
    <w:semiHidden/>
    <w:unhideWhenUsed/>
    <w:rsid w:val="005C0A2F"/>
    <w:pPr>
      <w:widowControl/>
      <w:spacing w:before="100" w:beforeAutospacing="1" w:after="100" w:afterAutospacing="1" w:line="240" w:lineRule="auto"/>
    </w:pPr>
    <w:rPr>
      <w:rFonts w:ascii="新細明體" w:eastAsia="新細明體" w:hAnsi="新細明體" w:cs="新細明體"/>
      <w:kern w:val="0"/>
      <w:szCs w:val="24"/>
    </w:rPr>
  </w:style>
  <w:style w:type="paragraph" w:styleId="af2">
    <w:name w:val="TOC Heading"/>
    <w:basedOn w:val="1"/>
    <w:next w:val="a"/>
    <w:uiPriority w:val="39"/>
    <w:unhideWhenUsed/>
    <w:qFormat/>
    <w:rsid w:val="001831BB"/>
    <w:pPr>
      <w:keepLines/>
      <w:widowControl/>
      <w:spacing w:before="240" w:after="0" w:line="259" w:lineRule="auto"/>
      <w:outlineLvl w:val="9"/>
    </w:pPr>
    <w:rPr>
      <w:rFonts w:asciiTheme="majorHAnsi" w:eastAsiaTheme="majorEastAsia" w:hAnsiTheme="majorHAnsi"/>
      <w:b w:val="0"/>
      <w:bCs w:val="0"/>
      <w:color w:val="2F5496" w:themeColor="accent1" w:themeShade="BF"/>
      <w:kern w:val="0"/>
      <w:szCs w:val="32"/>
    </w:rPr>
  </w:style>
  <w:style w:type="paragraph" w:styleId="11">
    <w:name w:val="toc 1"/>
    <w:basedOn w:val="a"/>
    <w:next w:val="a"/>
    <w:autoRedefine/>
    <w:uiPriority w:val="39"/>
    <w:unhideWhenUsed/>
    <w:rsid w:val="001831BB"/>
  </w:style>
  <w:style w:type="paragraph" w:styleId="21">
    <w:name w:val="toc 2"/>
    <w:basedOn w:val="a"/>
    <w:next w:val="a"/>
    <w:autoRedefine/>
    <w:uiPriority w:val="39"/>
    <w:unhideWhenUsed/>
    <w:rsid w:val="00072278"/>
    <w:pPr>
      <w:widowControl/>
      <w:tabs>
        <w:tab w:val="right" w:leader="dot" w:pos="8296"/>
      </w:tabs>
      <w:spacing w:after="100" w:line="259" w:lineRule="auto"/>
      <w:ind w:left="220"/>
    </w:pPr>
    <w:rPr>
      <w:rFonts w:asciiTheme="minorHAnsi" w:eastAsiaTheme="minorEastAsia" w:hAnsiTheme="minorHAnsi" w:cs="Times New Roman"/>
      <w:kern w:val="0"/>
      <w:sz w:val="22"/>
    </w:rPr>
  </w:style>
  <w:style w:type="paragraph" w:styleId="31">
    <w:name w:val="toc 3"/>
    <w:basedOn w:val="a"/>
    <w:next w:val="a"/>
    <w:autoRedefine/>
    <w:uiPriority w:val="39"/>
    <w:unhideWhenUsed/>
    <w:rsid w:val="00072278"/>
    <w:pPr>
      <w:widowControl/>
      <w:tabs>
        <w:tab w:val="right" w:leader="dot" w:pos="8296"/>
      </w:tabs>
      <w:spacing w:after="100" w:line="259" w:lineRule="auto"/>
      <w:ind w:left="440"/>
    </w:pPr>
    <w:rPr>
      <w:rFonts w:asciiTheme="minorHAnsi" w:eastAsiaTheme="minorEastAsia" w:hAnsiTheme="minorHAnsi" w:cs="Times New Roman"/>
      <w:kern w:val="0"/>
      <w:sz w:val="22"/>
    </w:rPr>
  </w:style>
  <w:style w:type="table" w:styleId="af3">
    <w:name w:val="Table Grid"/>
    <w:basedOn w:val="a1"/>
    <w:uiPriority w:val="39"/>
    <w:rsid w:val="009346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4">
    <w:name w:val="Date"/>
    <w:basedOn w:val="a"/>
    <w:next w:val="a"/>
    <w:link w:val="af5"/>
    <w:uiPriority w:val="99"/>
    <w:semiHidden/>
    <w:unhideWhenUsed/>
    <w:rsid w:val="001522C1"/>
    <w:pPr>
      <w:jc w:val="right"/>
    </w:pPr>
  </w:style>
  <w:style w:type="character" w:customStyle="1" w:styleId="af5">
    <w:name w:val="日期 字元"/>
    <w:basedOn w:val="a0"/>
    <w:link w:val="af4"/>
    <w:uiPriority w:val="99"/>
    <w:semiHidden/>
    <w:rsid w:val="001522C1"/>
    <w:rPr>
      <w:rFonts w:ascii="Times New Roman" w:eastAsia="標楷體" w:hAnsi="Times New Roman"/>
    </w:rPr>
  </w:style>
  <w:style w:type="character" w:customStyle="1" w:styleId="20">
    <w:name w:val="標題 2 字元"/>
    <w:aliases w:val="小標 字元"/>
    <w:basedOn w:val="a0"/>
    <w:link w:val="2"/>
    <w:uiPriority w:val="9"/>
    <w:rsid w:val="00860D1A"/>
    <w:rPr>
      <w:rFonts w:ascii="Times New Roman" w:eastAsia="標楷體" w:hAnsi="Times New Roman" w:cstheme="majorBidi"/>
      <w:b/>
      <w:bCs/>
      <w:szCs w:val="48"/>
    </w:rPr>
  </w:style>
  <w:style w:type="character" w:styleId="af6">
    <w:name w:val="Placeholder Text"/>
    <w:basedOn w:val="a0"/>
    <w:uiPriority w:val="99"/>
    <w:semiHidden/>
    <w:rsid w:val="00E15F76"/>
    <w:rPr>
      <w:color w:val="808080"/>
    </w:rPr>
  </w:style>
  <w:style w:type="character" w:customStyle="1" w:styleId="mo">
    <w:name w:val="mo"/>
    <w:basedOn w:val="a0"/>
    <w:rsid w:val="00FE59CF"/>
  </w:style>
  <w:style w:type="character" w:customStyle="1" w:styleId="mi">
    <w:name w:val="mi"/>
    <w:basedOn w:val="a0"/>
    <w:rsid w:val="00FE59CF"/>
  </w:style>
  <w:style w:type="character" w:customStyle="1" w:styleId="mn">
    <w:name w:val="mn"/>
    <w:basedOn w:val="a0"/>
    <w:rsid w:val="00FE59CF"/>
  </w:style>
  <w:style w:type="character" w:styleId="af7">
    <w:name w:val="Emphasis"/>
    <w:basedOn w:val="a0"/>
    <w:uiPriority w:val="20"/>
    <w:qFormat/>
    <w:rsid w:val="000B63CE"/>
    <w:rPr>
      <w:i/>
      <w:iCs/>
    </w:rPr>
  </w:style>
  <w:style w:type="paragraph" w:styleId="af8">
    <w:name w:val="Revision"/>
    <w:hidden/>
    <w:uiPriority w:val="99"/>
    <w:semiHidden/>
    <w:rsid w:val="00BC5E2C"/>
    <w:rPr>
      <w:rFonts w:ascii="Times New Roman" w:eastAsia="標楷體" w:hAnsi="Times New Roman"/>
    </w:rPr>
  </w:style>
  <w:style w:type="character" w:customStyle="1" w:styleId="30">
    <w:name w:val="標題 3 字元"/>
    <w:aliases w:val="置中大標2 字元"/>
    <w:basedOn w:val="a0"/>
    <w:link w:val="3"/>
    <w:uiPriority w:val="9"/>
    <w:rsid w:val="00860D1A"/>
    <w:rPr>
      <w:rFonts w:ascii="Times New Roman" w:eastAsia="標楷體" w:hAnsi="Times New Roman" w:cstheme="majorBidi"/>
      <w:b/>
      <w:bCs/>
      <w:sz w:val="36"/>
      <w:szCs w:val="36"/>
    </w:rPr>
  </w:style>
  <w:style w:type="paragraph" w:styleId="af9">
    <w:name w:val="table of figures"/>
    <w:basedOn w:val="a"/>
    <w:next w:val="a"/>
    <w:uiPriority w:val="99"/>
    <w:unhideWhenUsed/>
    <w:rsid w:val="00996EF9"/>
    <w:pPr>
      <w:ind w:left="200" w:hangingChars="200" w:hanging="200"/>
    </w:pPr>
  </w:style>
  <w:style w:type="paragraph" w:styleId="afa">
    <w:name w:val="Bibliography"/>
    <w:basedOn w:val="a"/>
    <w:next w:val="a"/>
    <w:uiPriority w:val="37"/>
    <w:unhideWhenUsed/>
    <w:rsid w:val="0073472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61035">
      <w:bodyDiv w:val="1"/>
      <w:marLeft w:val="0"/>
      <w:marRight w:val="0"/>
      <w:marTop w:val="0"/>
      <w:marBottom w:val="0"/>
      <w:divBdr>
        <w:top w:val="none" w:sz="0" w:space="0" w:color="auto"/>
        <w:left w:val="none" w:sz="0" w:space="0" w:color="auto"/>
        <w:bottom w:val="none" w:sz="0" w:space="0" w:color="auto"/>
        <w:right w:val="none" w:sz="0" w:space="0" w:color="auto"/>
      </w:divBdr>
    </w:div>
    <w:div w:id="26613848">
      <w:bodyDiv w:val="1"/>
      <w:marLeft w:val="0"/>
      <w:marRight w:val="0"/>
      <w:marTop w:val="0"/>
      <w:marBottom w:val="0"/>
      <w:divBdr>
        <w:top w:val="none" w:sz="0" w:space="0" w:color="auto"/>
        <w:left w:val="none" w:sz="0" w:space="0" w:color="auto"/>
        <w:bottom w:val="none" w:sz="0" w:space="0" w:color="auto"/>
        <w:right w:val="none" w:sz="0" w:space="0" w:color="auto"/>
      </w:divBdr>
    </w:div>
    <w:div w:id="48580447">
      <w:bodyDiv w:val="1"/>
      <w:marLeft w:val="0"/>
      <w:marRight w:val="0"/>
      <w:marTop w:val="0"/>
      <w:marBottom w:val="0"/>
      <w:divBdr>
        <w:top w:val="none" w:sz="0" w:space="0" w:color="auto"/>
        <w:left w:val="none" w:sz="0" w:space="0" w:color="auto"/>
        <w:bottom w:val="none" w:sz="0" w:space="0" w:color="auto"/>
        <w:right w:val="none" w:sz="0" w:space="0" w:color="auto"/>
      </w:divBdr>
    </w:div>
    <w:div w:id="100808608">
      <w:bodyDiv w:val="1"/>
      <w:marLeft w:val="0"/>
      <w:marRight w:val="0"/>
      <w:marTop w:val="0"/>
      <w:marBottom w:val="0"/>
      <w:divBdr>
        <w:top w:val="none" w:sz="0" w:space="0" w:color="auto"/>
        <w:left w:val="none" w:sz="0" w:space="0" w:color="auto"/>
        <w:bottom w:val="none" w:sz="0" w:space="0" w:color="auto"/>
        <w:right w:val="none" w:sz="0" w:space="0" w:color="auto"/>
      </w:divBdr>
    </w:div>
    <w:div w:id="207306035">
      <w:bodyDiv w:val="1"/>
      <w:marLeft w:val="0"/>
      <w:marRight w:val="0"/>
      <w:marTop w:val="0"/>
      <w:marBottom w:val="0"/>
      <w:divBdr>
        <w:top w:val="none" w:sz="0" w:space="0" w:color="auto"/>
        <w:left w:val="none" w:sz="0" w:space="0" w:color="auto"/>
        <w:bottom w:val="none" w:sz="0" w:space="0" w:color="auto"/>
        <w:right w:val="none" w:sz="0" w:space="0" w:color="auto"/>
      </w:divBdr>
    </w:div>
    <w:div w:id="216823227">
      <w:bodyDiv w:val="1"/>
      <w:marLeft w:val="0"/>
      <w:marRight w:val="0"/>
      <w:marTop w:val="0"/>
      <w:marBottom w:val="0"/>
      <w:divBdr>
        <w:top w:val="none" w:sz="0" w:space="0" w:color="auto"/>
        <w:left w:val="none" w:sz="0" w:space="0" w:color="auto"/>
        <w:bottom w:val="none" w:sz="0" w:space="0" w:color="auto"/>
        <w:right w:val="none" w:sz="0" w:space="0" w:color="auto"/>
      </w:divBdr>
    </w:div>
    <w:div w:id="276831958">
      <w:bodyDiv w:val="1"/>
      <w:marLeft w:val="0"/>
      <w:marRight w:val="0"/>
      <w:marTop w:val="0"/>
      <w:marBottom w:val="0"/>
      <w:divBdr>
        <w:top w:val="none" w:sz="0" w:space="0" w:color="auto"/>
        <w:left w:val="none" w:sz="0" w:space="0" w:color="auto"/>
        <w:bottom w:val="none" w:sz="0" w:space="0" w:color="auto"/>
        <w:right w:val="none" w:sz="0" w:space="0" w:color="auto"/>
      </w:divBdr>
    </w:div>
    <w:div w:id="295641491">
      <w:bodyDiv w:val="1"/>
      <w:marLeft w:val="0"/>
      <w:marRight w:val="0"/>
      <w:marTop w:val="0"/>
      <w:marBottom w:val="0"/>
      <w:divBdr>
        <w:top w:val="none" w:sz="0" w:space="0" w:color="auto"/>
        <w:left w:val="none" w:sz="0" w:space="0" w:color="auto"/>
        <w:bottom w:val="none" w:sz="0" w:space="0" w:color="auto"/>
        <w:right w:val="none" w:sz="0" w:space="0" w:color="auto"/>
      </w:divBdr>
    </w:div>
    <w:div w:id="340472690">
      <w:bodyDiv w:val="1"/>
      <w:marLeft w:val="0"/>
      <w:marRight w:val="0"/>
      <w:marTop w:val="0"/>
      <w:marBottom w:val="0"/>
      <w:divBdr>
        <w:top w:val="none" w:sz="0" w:space="0" w:color="auto"/>
        <w:left w:val="none" w:sz="0" w:space="0" w:color="auto"/>
        <w:bottom w:val="none" w:sz="0" w:space="0" w:color="auto"/>
        <w:right w:val="none" w:sz="0" w:space="0" w:color="auto"/>
      </w:divBdr>
    </w:div>
    <w:div w:id="380710963">
      <w:bodyDiv w:val="1"/>
      <w:marLeft w:val="0"/>
      <w:marRight w:val="0"/>
      <w:marTop w:val="0"/>
      <w:marBottom w:val="0"/>
      <w:divBdr>
        <w:top w:val="none" w:sz="0" w:space="0" w:color="auto"/>
        <w:left w:val="none" w:sz="0" w:space="0" w:color="auto"/>
        <w:bottom w:val="none" w:sz="0" w:space="0" w:color="auto"/>
        <w:right w:val="none" w:sz="0" w:space="0" w:color="auto"/>
      </w:divBdr>
    </w:div>
    <w:div w:id="383718557">
      <w:bodyDiv w:val="1"/>
      <w:marLeft w:val="0"/>
      <w:marRight w:val="0"/>
      <w:marTop w:val="0"/>
      <w:marBottom w:val="0"/>
      <w:divBdr>
        <w:top w:val="none" w:sz="0" w:space="0" w:color="auto"/>
        <w:left w:val="none" w:sz="0" w:space="0" w:color="auto"/>
        <w:bottom w:val="none" w:sz="0" w:space="0" w:color="auto"/>
        <w:right w:val="none" w:sz="0" w:space="0" w:color="auto"/>
      </w:divBdr>
    </w:div>
    <w:div w:id="397482456">
      <w:bodyDiv w:val="1"/>
      <w:marLeft w:val="0"/>
      <w:marRight w:val="0"/>
      <w:marTop w:val="0"/>
      <w:marBottom w:val="0"/>
      <w:divBdr>
        <w:top w:val="none" w:sz="0" w:space="0" w:color="auto"/>
        <w:left w:val="none" w:sz="0" w:space="0" w:color="auto"/>
        <w:bottom w:val="none" w:sz="0" w:space="0" w:color="auto"/>
        <w:right w:val="none" w:sz="0" w:space="0" w:color="auto"/>
      </w:divBdr>
    </w:div>
    <w:div w:id="414089072">
      <w:bodyDiv w:val="1"/>
      <w:marLeft w:val="0"/>
      <w:marRight w:val="0"/>
      <w:marTop w:val="0"/>
      <w:marBottom w:val="0"/>
      <w:divBdr>
        <w:top w:val="none" w:sz="0" w:space="0" w:color="auto"/>
        <w:left w:val="none" w:sz="0" w:space="0" w:color="auto"/>
        <w:bottom w:val="none" w:sz="0" w:space="0" w:color="auto"/>
        <w:right w:val="none" w:sz="0" w:space="0" w:color="auto"/>
      </w:divBdr>
    </w:div>
    <w:div w:id="439960437">
      <w:bodyDiv w:val="1"/>
      <w:marLeft w:val="0"/>
      <w:marRight w:val="0"/>
      <w:marTop w:val="0"/>
      <w:marBottom w:val="0"/>
      <w:divBdr>
        <w:top w:val="none" w:sz="0" w:space="0" w:color="auto"/>
        <w:left w:val="none" w:sz="0" w:space="0" w:color="auto"/>
        <w:bottom w:val="none" w:sz="0" w:space="0" w:color="auto"/>
        <w:right w:val="none" w:sz="0" w:space="0" w:color="auto"/>
      </w:divBdr>
    </w:div>
    <w:div w:id="467090692">
      <w:bodyDiv w:val="1"/>
      <w:marLeft w:val="0"/>
      <w:marRight w:val="0"/>
      <w:marTop w:val="0"/>
      <w:marBottom w:val="0"/>
      <w:divBdr>
        <w:top w:val="none" w:sz="0" w:space="0" w:color="auto"/>
        <w:left w:val="none" w:sz="0" w:space="0" w:color="auto"/>
        <w:bottom w:val="none" w:sz="0" w:space="0" w:color="auto"/>
        <w:right w:val="none" w:sz="0" w:space="0" w:color="auto"/>
      </w:divBdr>
    </w:div>
    <w:div w:id="493953216">
      <w:bodyDiv w:val="1"/>
      <w:marLeft w:val="0"/>
      <w:marRight w:val="0"/>
      <w:marTop w:val="0"/>
      <w:marBottom w:val="0"/>
      <w:divBdr>
        <w:top w:val="none" w:sz="0" w:space="0" w:color="auto"/>
        <w:left w:val="none" w:sz="0" w:space="0" w:color="auto"/>
        <w:bottom w:val="none" w:sz="0" w:space="0" w:color="auto"/>
        <w:right w:val="none" w:sz="0" w:space="0" w:color="auto"/>
      </w:divBdr>
      <w:divsChild>
        <w:div w:id="2073841755">
          <w:marLeft w:val="0"/>
          <w:marRight w:val="0"/>
          <w:marTop w:val="0"/>
          <w:marBottom w:val="0"/>
          <w:divBdr>
            <w:top w:val="none" w:sz="0" w:space="0" w:color="auto"/>
            <w:left w:val="none" w:sz="0" w:space="0" w:color="auto"/>
            <w:bottom w:val="none" w:sz="0" w:space="0" w:color="auto"/>
            <w:right w:val="none" w:sz="0" w:space="0" w:color="auto"/>
          </w:divBdr>
        </w:div>
      </w:divsChild>
    </w:div>
    <w:div w:id="517935772">
      <w:bodyDiv w:val="1"/>
      <w:marLeft w:val="0"/>
      <w:marRight w:val="0"/>
      <w:marTop w:val="0"/>
      <w:marBottom w:val="0"/>
      <w:divBdr>
        <w:top w:val="none" w:sz="0" w:space="0" w:color="auto"/>
        <w:left w:val="none" w:sz="0" w:space="0" w:color="auto"/>
        <w:bottom w:val="none" w:sz="0" w:space="0" w:color="auto"/>
        <w:right w:val="none" w:sz="0" w:space="0" w:color="auto"/>
      </w:divBdr>
    </w:div>
    <w:div w:id="523128789">
      <w:bodyDiv w:val="1"/>
      <w:marLeft w:val="0"/>
      <w:marRight w:val="0"/>
      <w:marTop w:val="0"/>
      <w:marBottom w:val="0"/>
      <w:divBdr>
        <w:top w:val="none" w:sz="0" w:space="0" w:color="auto"/>
        <w:left w:val="none" w:sz="0" w:space="0" w:color="auto"/>
        <w:bottom w:val="none" w:sz="0" w:space="0" w:color="auto"/>
        <w:right w:val="none" w:sz="0" w:space="0" w:color="auto"/>
      </w:divBdr>
    </w:div>
    <w:div w:id="558902204">
      <w:bodyDiv w:val="1"/>
      <w:marLeft w:val="0"/>
      <w:marRight w:val="0"/>
      <w:marTop w:val="0"/>
      <w:marBottom w:val="0"/>
      <w:divBdr>
        <w:top w:val="none" w:sz="0" w:space="0" w:color="auto"/>
        <w:left w:val="none" w:sz="0" w:space="0" w:color="auto"/>
        <w:bottom w:val="none" w:sz="0" w:space="0" w:color="auto"/>
        <w:right w:val="none" w:sz="0" w:space="0" w:color="auto"/>
      </w:divBdr>
    </w:div>
    <w:div w:id="589781605">
      <w:bodyDiv w:val="1"/>
      <w:marLeft w:val="0"/>
      <w:marRight w:val="0"/>
      <w:marTop w:val="0"/>
      <w:marBottom w:val="0"/>
      <w:divBdr>
        <w:top w:val="none" w:sz="0" w:space="0" w:color="auto"/>
        <w:left w:val="none" w:sz="0" w:space="0" w:color="auto"/>
        <w:bottom w:val="none" w:sz="0" w:space="0" w:color="auto"/>
        <w:right w:val="none" w:sz="0" w:space="0" w:color="auto"/>
      </w:divBdr>
    </w:div>
    <w:div w:id="596137927">
      <w:bodyDiv w:val="1"/>
      <w:marLeft w:val="0"/>
      <w:marRight w:val="0"/>
      <w:marTop w:val="0"/>
      <w:marBottom w:val="0"/>
      <w:divBdr>
        <w:top w:val="none" w:sz="0" w:space="0" w:color="auto"/>
        <w:left w:val="none" w:sz="0" w:space="0" w:color="auto"/>
        <w:bottom w:val="none" w:sz="0" w:space="0" w:color="auto"/>
        <w:right w:val="none" w:sz="0" w:space="0" w:color="auto"/>
      </w:divBdr>
    </w:div>
    <w:div w:id="609431412">
      <w:bodyDiv w:val="1"/>
      <w:marLeft w:val="0"/>
      <w:marRight w:val="0"/>
      <w:marTop w:val="0"/>
      <w:marBottom w:val="0"/>
      <w:divBdr>
        <w:top w:val="none" w:sz="0" w:space="0" w:color="auto"/>
        <w:left w:val="none" w:sz="0" w:space="0" w:color="auto"/>
        <w:bottom w:val="none" w:sz="0" w:space="0" w:color="auto"/>
        <w:right w:val="none" w:sz="0" w:space="0" w:color="auto"/>
      </w:divBdr>
    </w:div>
    <w:div w:id="615796688">
      <w:bodyDiv w:val="1"/>
      <w:marLeft w:val="0"/>
      <w:marRight w:val="0"/>
      <w:marTop w:val="0"/>
      <w:marBottom w:val="0"/>
      <w:divBdr>
        <w:top w:val="none" w:sz="0" w:space="0" w:color="auto"/>
        <w:left w:val="none" w:sz="0" w:space="0" w:color="auto"/>
        <w:bottom w:val="none" w:sz="0" w:space="0" w:color="auto"/>
        <w:right w:val="none" w:sz="0" w:space="0" w:color="auto"/>
      </w:divBdr>
    </w:div>
    <w:div w:id="730883518">
      <w:bodyDiv w:val="1"/>
      <w:marLeft w:val="0"/>
      <w:marRight w:val="0"/>
      <w:marTop w:val="0"/>
      <w:marBottom w:val="0"/>
      <w:divBdr>
        <w:top w:val="none" w:sz="0" w:space="0" w:color="auto"/>
        <w:left w:val="none" w:sz="0" w:space="0" w:color="auto"/>
        <w:bottom w:val="none" w:sz="0" w:space="0" w:color="auto"/>
        <w:right w:val="none" w:sz="0" w:space="0" w:color="auto"/>
      </w:divBdr>
    </w:div>
    <w:div w:id="739717401">
      <w:bodyDiv w:val="1"/>
      <w:marLeft w:val="0"/>
      <w:marRight w:val="0"/>
      <w:marTop w:val="0"/>
      <w:marBottom w:val="0"/>
      <w:divBdr>
        <w:top w:val="none" w:sz="0" w:space="0" w:color="auto"/>
        <w:left w:val="none" w:sz="0" w:space="0" w:color="auto"/>
        <w:bottom w:val="none" w:sz="0" w:space="0" w:color="auto"/>
        <w:right w:val="none" w:sz="0" w:space="0" w:color="auto"/>
      </w:divBdr>
    </w:div>
    <w:div w:id="769737812">
      <w:bodyDiv w:val="1"/>
      <w:marLeft w:val="0"/>
      <w:marRight w:val="0"/>
      <w:marTop w:val="0"/>
      <w:marBottom w:val="0"/>
      <w:divBdr>
        <w:top w:val="none" w:sz="0" w:space="0" w:color="auto"/>
        <w:left w:val="none" w:sz="0" w:space="0" w:color="auto"/>
        <w:bottom w:val="none" w:sz="0" w:space="0" w:color="auto"/>
        <w:right w:val="none" w:sz="0" w:space="0" w:color="auto"/>
      </w:divBdr>
    </w:div>
    <w:div w:id="781463613">
      <w:bodyDiv w:val="1"/>
      <w:marLeft w:val="0"/>
      <w:marRight w:val="0"/>
      <w:marTop w:val="0"/>
      <w:marBottom w:val="0"/>
      <w:divBdr>
        <w:top w:val="none" w:sz="0" w:space="0" w:color="auto"/>
        <w:left w:val="none" w:sz="0" w:space="0" w:color="auto"/>
        <w:bottom w:val="none" w:sz="0" w:space="0" w:color="auto"/>
        <w:right w:val="none" w:sz="0" w:space="0" w:color="auto"/>
      </w:divBdr>
    </w:div>
    <w:div w:id="788280558">
      <w:bodyDiv w:val="1"/>
      <w:marLeft w:val="0"/>
      <w:marRight w:val="0"/>
      <w:marTop w:val="0"/>
      <w:marBottom w:val="0"/>
      <w:divBdr>
        <w:top w:val="none" w:sz="0" w:space="0" w:color="auto"/>
        <w:left w:val="none" w:sz="0" w:space="0" w:color="auto"/>
        <w:bottom w:val="none" w:sz="0" w:space="0" w:color="auto"/>
        <w:right w:val="none" w:sz="0" w:space="0" w:color="auto"/>
      </w:divBdr>
    </w:div>
    <w:div w:id="819426281">
      <w:bodyDiv w:val="1"/>
      <w:marLeft w:val="0"/>
      <w:marRight w:val="0"/>
      <w:marTop w:val="0"/>
      <w:marBottom w:val="0"/>
      <w:divBdr>
        <w:top w:val="none" w:sz="0" w:space="0" w:color="auto"/>
        <w:left w:val="none" w:sz="0" w:space="0" w:color="auto"/>
        <w:bottom w:val="none" w:sz="0" w:space="0" w:color="auto"/>
        <w:right w:val="none" w:sz="0" w:space="0" w:color="auto"/>
      </w:divBdr>
    </w:div>
    <w:div w:id="867255312">
      <w:bodyDiv w:val="1"/>
      <w:marLeft w:val="0"/>
      <w:marRight w:val="0"/>
      <w:marTop w:val="0"/>
      <w:marBottom w:val="0"/>
      <w:divBdr>
        <w:top w:val="none" w:sz="0" w:space="0" w:color="auto"/>
        <w:left w:val="none" w:sz="0" w:space="0" w:color="auto"/>
        <w:bottom w:val="none" w:sz="0" w:space="0" w:color="auto"/>
        <w:right w:val="none" w:sz="0" w:space="0" w:color="auto"/>
      </w:divBdr>
    </w:div>
    <w:div w:id="868374850">
      <w:bodyDiv w:val="1"/>
      <w:marLeft w:val="0"/>
      <w:marRight w:val="0"/>
      <w:marTop w:val="0"/>
      <w:marBottom w:val="0"/>
      <w:divBdr>
        <w:top w:val="none" w:sz="0" w:space="0" w:color="auto"/>
        <w:left w:val="none" w:sz="0" w:space="0" w:color="auto"/>
        <w:bottom w:val="none" w:sz="0" w:space="0" w:color="auto"/>
        <w:right w:val="none" w:sz="0" w:space="0" w:color="auto"/>
      </w:divBdr>
    </w:div>
    <w:div w:id="882014325">
      <w:bodyDiv w:val="1"/>
      <w:marLeft w:val="0"/>
      <w:marRight w:val="0"/>
      <w:marTop w:val="0"/>
      <w:marBottom w:val="0"/>
      <w:divBdr>
        <w:top w:val="none" w:sz="0" w:space="0" w:color="auto"/>
        <w:left w:val="none" w:sz="0" w:space="0" w:color="auto"/>
        <w:bottom w:val="none" w:sz="0" w:space="0" w:color="auto"/>
        <w:right w:val="none" w:sz="0" w:space="0" w:color="auto"/>
      </w:divBdr>
    </w:div>
    <w:div w:id="895047675">
      <w:bodyDiv w:val="1"/>
      <w:marLeft w:val="0"/>
      <w:marRight w:val="0"/>
      <w:marTop w:val="0"/>
      <w:marBottom w:val="0"/>
      <w:divBdr>
        <w:top w:val="none" w:sz="0" w:space="0" w:color="auto"/>
        <w:left w:val="none" w:sz="0" w:space="0" w:color="auto"/>
        <w:bottom w:val="none" w:sz="0" w:space="0" w:color="auto"/>
        <w:right w:val="none" w:sz="0" w:space="0" w:color="auto"/>
      </w:divBdr>
    </w:div>
    <w:div w:id="902719167">
      <w:bodyDiv w:val="1"/>
      <w:marLeft w:val="0"/>
      <w:marRight w:val="0"/>
      <w:marTop w:val="0"/>
      <w:marBottom w:val="0"/>
      <w:divBdr>
        <w:top w:val="none" w:sz="0" w:space="0" w:color="auto"/>
        <w:left w:val="none" w:sz="0" w:space="0" w:color="auto"/>
        <w:bottom w:val="none" w:sz="0" w:space="0" w:color="auto"/>
        <w:right w:val="none" w:sz="0" w:space="0" w:color="auto"/>
      </w:divBdr>
    </w:div>
    <w:div w:id="910891090">
      <w:bodyDiv w:val="1"/>
      <w:marLeft w:val="0"/>
      <w:marRight w:val="0"/>
      <w:marTop w:val="0"/>
      <w:marBottom w:val="0"/>
      <w:divBdr>
        <w:top w:val="none" w:sz="0" w:space="0" w:color="auto"/>
        <w:left w:val="none" w:sz="0" w:space="0" w:color="auto"/>
        <w:bottom w:val="none" w:sz="0" w:space="0" w:color="auto"/>
        <w:right w:val="none" w:sz="0" w:space="0" w:color="auto"/>
      </w:divBdr>
    </w:div>
    <w:div w:id="921059789">
      <w:bodyDiv w:val="1"/>
      <w:marLeft w:val="0"/>
      <w:marRight w:val="0"/>
      <w:marTop w:val="0"/>
      <w:marBottom w:val="0"/>
      <w:divBdr>
        <w:top w:val="none" w:sz="0" w:space="0" w:color="auto"/>
        <w:left w:val="none" w:sz="0" w:space="0" w:color="auto"/>
        <w:bottom w:val="none" w:sz="0" w:space="0" w:color="auto"/>
        <w:right w:val="none" w:sz="0" w:space="0" w:color="auto"/>
      </w:divBdr>
    </w:div>
    <w:div w:id="929657447">
      <w:bodyDiv w:val="1"/>
      <w:marLeft w:val="0"/>
      <w:marRight w:val="0"/>
      <w:marTop w:val="0"/>
      <w:marBottom w:val="0"/>
      <w:divBdr>
        <w:top w:val="none" w:sz="0" w:space="0" w:color="auto"/>
        <w:left w:val="none" w:sz="0" w:space="0" w:color="auto"/>
        <w:bottom w:val="none" w:sz="0" w:space="0" w:color="auto"/>
        <w:right w:val="none" w:sz="0" w:space="0" w:color="auto"/>
      </w:divBdr>
    </w:div>
    <w:div w:id="956913562">
      <w:bodyDiv w:val="1"/>
      <w:marLeft w:val="0"/>
      <w:marRight w:val="0"/>
      <w:marTop w:val="0"/>
      <w:marBottom w:val="0"/>
      <w:divBdr>
        <w:top w:val="none" w:sz="0" w:space="0" w:color="auto"/>
        <w:left w:val="none" w:sz="0" w:space="0" w:color="auto"/>
        <w:bottom w:val="none" w:sz="0" w:space="0" w:color="auto"/>
        <w:right w:val="none" w:sz="0" w:space="0" w:color="auto"/>
      </w:divBdr>
    </w:div>
    <w:div w:id="960841363">
      <w:bodyDiv w:val="1"/>
      <w:marLeft w:val="0"/>
      <w:marRight w:val="0"/>
      <w:marTop w:val="0"/>
      <w:marBottom w:val="0"/>
      <w:divBdr>
        <w:top w:val="none" w:sz="0" w:space="0" w:color="auto"/>
        <w:left w:val="none" w:sz="0" w:space="0" w:color="auto"/>
        <w:bottom w:val="none" w:sz="0" w:space="0" w:color="auto"/>
        <w:right w:val="none" w:sz="0" w:space="0" w:color="auto"/>
      </w:divBdr>
    </w:div>
    <w:div w:id="961771401">
      <w:bodyDiv w:val="1"/>
      <w:marLeft w:val="0"/>
      <w:marRight w:val="0"/>
      <w:marTop w:val="0"/>
      <w:marBottom w:val="0"/>
      <w:divBdr>
        <w:top w:val="none" w:sz="0" w:space="0" w:color="auto"/>
        <w:left w:val="none" w:sz="0" w:space="0" w:color="auto"/>
        <w:bottom w:val="none" w:sz="0" w:space="0" w:color="auto"/>
        <w:right w:val="none" w:sz="0" w:space="0" w:color="auto"/>
      </w:divBdr>
    </w:div>
    <w:div w:id="976228182">
      <w:bodyDiv w:val="1"/>
      <w:marLeft w:val="0"/>
      <w:marRight w:val="0"/>
      <w:marTop w:val="0"/>
      <w:marBottom w:val="0"/>
      <w:divBdr>
        <w:top w:val="none" w:sz="0" w:space="0" w:color="auto"/>
        <w:left w:val="none" w:sz="0" w:space="0" w:color="auto"/>
        <w:bottom w:val="none" w:sz="0" w:space="0" w:color="auto"/>
        <w:right w:val="none" w:sz="0" w:space="0" w:color="auto"/>
      </w:divBdr>
    </w:div>
    <w:div w:id="984433683">
      <w:bodyDiv w:val="1"/>
      <w:marLeft w:val="0"/>
      <w:marRight w:val="0"/>
      <w:marTop w:val="0"/>
      <w:marBottom w:val="0"/>
      <w:divBdr>
        <w:top w:val="none" w:sz="0" w:space="0" w:color="auto"/>
        <w:left w:val="none" w:sz="0" w:space="0" w:color="auto"/>
        <w:bottom w:val="none" w:sz="0" w:space="0" w:color="auto"/>
        <w:right w:val="none" w:sz="0" w:space="0" w:color="auto"/>
      </w:divBdr>
    </w:div>
    <w:div w:id="1035809474">
      <w:bodyDiv w:val="1"/>
      <w:marLeft w:val="0"/>
      <w:marRight w:val="0"/>
      <w:marTop w:val="0"/>
      <w:marBottom w:val="0"/>
      <w:divBdr>
        <w:top w:val="none" w:sz="0" w:space="0" w:color="auto"/>
        <w:left w:val="none" w:sz="0" w:space="0" w:color="auto"/>
        <w:bottom w:val="none" w:sz="0" w:space="0" w:color="auto"/>
        <w:right w:val="none" w:sz="0" w:space="0" w:color="auto"/>
      </w:divBdr>
    </w:div>
    <w:div w:id="1061755929">
      <w:bodyDiv w:val="1"/>
      <w:marLeft w:val="0"/>
      <w:marRight w:val="0"/>
      <w:marTop w:val="0"/>
      <w:marBottom w:val="0"/>
      <w:divBdr>
        <w:top w:val="none" w:sz="0" w:space="0" w:color="auto"/>
        <w:left w:val="none" w:sz="0" w:space="0" w:color="auto"/>
        <w:bottom w:val="none" w:sz="0" w:space="0" w:color="auto"/>
        <w:right w:val="none" w:sz="0" w:space="0" w:color="auto"/>
      </w:divBdr>
    </w:div>
    <w:div w:id="1068191973">
      <w:bodyDiv w:val="1"/>
      <w:marLeft w:val="0"/>
      <w:marRight w:val="0"/>
      <w:marTop w:val="0"/>
      <w:marBottom w:val="0"/>
      <w:divBdr>
        <w:top w:val="none" w:sz="0" w:space="0" w:color="auto"/>
        <w:left w:val="none" w:sz="0" w:space="0" w:color="auto"/>
        <w:bottom w:val="none" w:sz="0" w:space="0" w:color="auto"/>
        <w:right w:val="none" w:sz="0" w:space="0" w:color="auto"/>
      </w:divBdr>
    </w:div>
    <w:div w:id="1071656472">
      <w:bodyDiv w:val="1"/>
      <w:marLeft w:val="0"/>
      <w:marRight w:val="0"/>
      <w:marTop w:val="0"/>
      <w:marBottom w:val="0"/>
      <w:divBdr>
        <w:top w:val="none" w:sz="0" w:space="0" w:color="auto"/>
        <w:left w:val="none" w:sz="0" w:space="0" w:color="auto"/>
        <w:bottom w:val="none" w:sz="0" w:space="0" w:color="auto"/>
        <w:right w:val="none" w:sz="0" w:space="0" w:color="auto"/>
      </w:divBdr>
    </w:div>
    <w:div w:id="1101072265">
      <w:bodyDiv w:val="1"/>
      <w:marLeft w:val="0"/>
      <w:marRight w:val="0"/>
      <w:marTop w:val="0"/>
      <w:marBottom w:val="0"/>
      <w:divBdr>
        <w:top w:val="none" w:sz="0" w:space="0" w:color="auto"/>
        <w:left w:val="none" w:sz="0" w:space="0" w:color="auto"/>
        <w:bottom w:val="none" w:sz="0" w:space="0" w:color="auto"/>
        <w:right w:val="none" w:sz="0" w:space="0" w:color="auto"/>
      </w:divBdr>
    </w:div>
    <w:div w:id="1117290051">
      <w:bodyDiv w:val="1"/>
      <w:marLeft w:val="0"/>
      <w:marRight w:val="0"/>
      <w:marTop w:val="0"/>
      <w:marBottom w:val="0"/>
      <w:divBdr>
        <w:top w:val="none" w:sz="0" w:space="0" w:color="auto"/>
        <w:left w:val="none" w:sz="0" w:space="0" w:color="auto"/>
        <w:bottom w:val="none" w:sz="0" w:space="0" w:color="auto"/>
        <w:right w:val="none" w:sz="0" w:space="0" w:color="auto"/>
      </w:divBdr>
    </w:div>
    <w:div w:id="1221818888">
      <w:bodyDiv w:val="1"/>
      <w:marLeft w:val="0"/>
      <w:marRight w:val="0"/>
      <w:marTop w:val="0"/>
      <w:marBottom w:val="0"/>
      <w:divBdr>
        <w:top w:val="none" w:sz="0" w:space="0" w:color="auto"/>
        <w:left w:val="none" w:sz="0" w:space="0" w:color="auto"/>
        <w:bottom w:val="none" w:sz="0" w:space="0" w:color="auto"/>
        <w:right w:val="none" w:sz="0" w:space="0" w:color="auto"/>
      </w:divBdr>
    </w:div>
    <w:div w:id="1236546205">
      <w:bodyDiv w:val="1"/>
      <w:marLeft w:val="0"/>
      <w:marRight w:val="0"/>
      <w:marTop w:val="0"/>
      <w:marBottom w:val="0"/>
      <w:divBdr>
        <w:top w:val="none" w:sz="0" w:space="0" w:color="auto"/>
        <w:left w:val="none" w:sz="0" w:space="0" w:color="auto"/>
        <w:bottom w:val="none" w:sz="0" w:space="0" w:color="auto"/>
        <w:right w:val="none" w:sz="0" w:space="0" w:color="auto"/>
      </w:divBdr>
    </w:div>
    <w:div w:id="1257404058">
      <w:bodyDiv w:val="1"/>
      <w:marLeft w:val="0"/>
      <w:marRight w:val="0"/>
      <w:marTop w:val="0"/>
      <w:marBottom w:val="0"/>
      <w:divBdr>
        <w:top w:val="none" w:sz="0" w:space="0" w:color="auto"/>
        <w:left w:val="none" w:sz="0" w:space="0" w:color="auto"/>
        <w:bottom w:val="none" w:sz="0" w:space="0" w:color="auto"/>
        <w:right w:val="none" w:sz="0" w:space="0" w:color="auto"/>
      </w:divBdr>
    </w:div>
    <w:div w:id="1287470971">
      <w:bodyDiv w:val="1"/>
      <w:marLeft w:val="0"/>
      <w:marRight w:val="0"/>
      <w:marTop w:val="0"/>
      <w:marBottom w:val="0"/>
      <w:divBdr>
        <w:top w:val="none" w:sz="0" w:space="0" w:color="auto"/>
        <w:left w:val="none" w:sz="0" w:space="0" w:color="auto"/>
        <w:bottom w:val="none" w:sz="0" w:space="0" w:color="auto"/>
        <w:right w:val="none" w:sz="0" w:space="0" w:color="auto"/>
      </w:divBdr>
    </w:div>
    <w:div w:id="1299916697">
      <w:bodyDiv w:val="1"/>
      <w:marLeft w:val="0"/>
      <w:marRight w:val="0"/>
      <w:marTop w:val="0"/>
      <w:marBottom w:val="0"/>
      <w:divBdr>
        <w:top w:val="none" w:sz="0" w:space="0" w:color="auto"/>
        <w:left w:val="none" w:sz="0" w:space="0" w:color="auto"/>
        <w:bottom w:val="none" w:sz="0" w:space="0" w:color="auto"/>
        <w:right w:val="none" w:sz="0" w:space="0" w:color="auto"/>
      </w:divBdr>
    </w:div>
    <w:div w:id="1331830421">
      <w:bodyDiv w:val="1"/>
      <w:marLeft w:val="0"/>
      <w:marRight w:val="0"/>
      <w:marTop w:val="0"/>
      <w:marBottom w:val="0"/>
      <w:divBdr>
        <w:top w:val="none" w:sz="0" w:space="0" w:color="auto"/>
        <w:left w:val="none" w:sz="0" w:space="0" w:color="auto"/>
        <w:bottom w:val="none" w:sz="0" w:space="0" w:color="auto"/>
        <w:right w:val="none" w:sz="0" w:space="0" w:color="auto"/>
      </w:divBdr>
    </w:div>
    <w:div w:id="1350332536">
      <w:bodyDiv w:val="1"/>
      <w:marLeft w:val="0"/>
      <w:marRight w:val="0"/>
      <w:marTop w:val="0"/>
      <w:marBottom w:val="0"/>
      <w:divBdr>
        <w:top w:val="none" w:sz="0" w:space="0" w:color="auto"/>
        <w:left w:val="none" w:sz="0" w:space="0" w:color="auto"/>
        <w:bottom w:val="none" w:sz="0" w:space="0" w:color="auto"/>
        <w:right w:val="none" w:sz="0" w:space="0" w:color="auto"/>
      </w:divBdr>
      <w:divsChild>
        <w:div w:id="1268924356">
          <w:marLeft w:val="0"/>
          <w:marRight w:val="0"/>
          <w:marTop w:val="0"/>
          <w:marBottom w:val="0"/>
          <w:divBdr>
            <w:top w:val="none" w:sz="0" w:space="0" w:color="auto"/>
            <w:left w:val="none" w:sz="0" w:space="0" w:color="auto"/>
            <w:bottom w:val="none" w:sz="0" w:space="0" w:color="auto"/>
            <w:right w:val="none" w:sz="0" w:space="0" w:color="auto"/>
          </w:divBdr>
        </w:div>
      </w:divsChild>
    </w:div>
    <w:div w:id="1415012559">
      <w:bodyDiv w:val="1"/>
      <w:marLeft w:val="0"/>
      <w:marRight w:val="0"/>
      <w:marTop w:val="0"/>
      <w:marBottom w:val="0"/>
      <w:divBdr>
        <w:top w:val="none" w:sz="0" w:space="0" w:color="auto"/>
        <w:left w:val="none" w:sz="0" w:space="0" w:color="auto"/>
        <w:bottom w:val="none" w:sz="0" w:space="0" w:color="auto"/>
        <w:right w:val="none" w:sz="0" w:space="0" w:color="auto"/>
      </w:divBdr>
    </w:div>
    <w:div w:id="1434130499">
      <w:bodyDiv w:val="1"/>
      <w:marLeft w:val="0"/>
      <w:marRight w:val="0"/>
      <w:marTop w:val="0"/>
      <w:marBottom w:val="0"/>
      <w:divBdr>
        <w:top w:val="none" w:sz="0" w:space="0" w:color="auto"/>
        <w:left w:val="none" w:sz="0" w:space="0" w:color="auto"/>
        <w:bottom w:val="none" w:sz="0" w:space="0" w:color="auto"/>
        <w:right w:val="none" w:sz="0" w:space="0" w:color="auto"/>
      </w:divBdr>
    </w:div>
    <w:div w:id="1509904417">
      <w:bodyDiv w:val="1"/>
      <w:marLeft w:val="0"/>
      <w:marRight w:val="0"/>
      <w:marTop w:val="0"/>
      <w:marBottom w:val="0"/>
      <w:divBdr>
        <w:top w:val="none" w:sz="0" w:space="0" w:color="auto"/>
        <w:left w:val="none" w:sz="0" w:space="0" w:color="auto"/>
        <w:bottom w:val="none" w:sz="0" w:space="0" w:color="auto"/>
        <w:right w:val="none" w:sz="0" w:space="0" w:color="auto"/>
      </w:divBdr>
    </w:div>
    <w:div w:id="1564680229">
      <w:bodyDiv w:val="1"/>
      <w:marLeft w:val="0"/>
      <w:marRight w:val="0"/>
      <w:marTop w:val="0"/>
      <w:marBottom w:val="0"/>
      <w:divBdr>
        <w:top w:val="none" w:sz="0" w:space="0" w:color="auto"/>
        <w:left w:val="none" w:sz="0" w:space="0" w:color="auto"/>
        <w:bottom w:val="none" w:sz="0" w:space="0" w:color="auto"/>
        <w:right w:val="none" w:sz="0" w:space="0" w:color="auto"/>
      </w:divBdr>
    </w:div>
    <w:div w:id="1581600276">
      <w:bodyDiv w:val="1"/>
      <w:marLeft w:val="0"/>
      <w:marRight w:val="0"/>
      <w:marTop w:val="0"/>
      <w:marBottom w:val="0"/>
      <w:divBdr>
        <w:top w:val="none" w:sz="0" w:space="0" w:color="auto"/>
        <w:left w:val="none" w:sz="0" w:space="0" w:color="auto"/>
        <w:bottom w:val="none" w:sz="0" w:space="0" w:color="auto"/>
        <w:right w:val="none" w:sz="0" w:space="0" w:color="auto"/>
      </w:divBdr>
    </w:div>
    <w:div w:id="1613778755">
      <w:bodyDiv w:val="1"/>
      <w:marLeft w:val="0"/>
      <w:marRight w:val="0"/>
      <w:marTop w:val="0"/>
      <w:marBottom w:val="0"/>
      <w:divBdr>
        <w:top w:val="none" w:sz="0" w:space="0" w:color="auto"/>
        <w:left w:val="none" w:sz="0" w:space="0" w:color="auto"/>
        <w:bottom w:val="none" w:sz="0" w:space="0" w:color="auto"/>
        <w:right w:val="none" w:sz="0" w:space="0" w:color="auto"/>
      </w:divBdr>
    </w:div>
    <w:div w:id="1617449005">
      <w:bodyDiv w:val="1"/>
      <w:marLeft w:val="0"/>
      <w:marRight w:val="0"/>
      <w:marTop w:val="0"/>
      <w:marBottom w:val="0"/>
      <w:divBdr>
        <w:top w:val="none" w:sz="0" w:space="0" w:color="auto"/>
        <w:left w:val="none" w:sz="0" w:space="0" w:color="auto"/>
        <w:bottom w:val="none" w:sz="0" w:space="0" w:color="auto"/>
        <w:right w:val="none" w:sz="0" w:space="0" w:color="auto"/>
      </w:divBdr>
    </w:div>
    <w:div w:id="1637761652">
      <w:bodyDiv w:val="1"/>
      <w:marLeft w:val="0"/>
      <w:marRight w:val="0"/>
      <w:marTop w:val="0"/>
      <w:marBottom w:val="0"/>
      <w:divBdr>
        <w:top w:val="none" w:sz="0" w:space="0" w:color="auto"/>
        <w:left w:val="none" w:sz="0" w:space="0" w:color="auto"/>
        <w:bottom w:val="none" w:sz="0" w:space="0" w:color="auto"/>
        <w:right w:val="none" w:sz="0" w:space="0" w:color="auto"/>
      </w:divBdr>
    </w:div>
    <w:div w:id="1641109937">
      <w:bodyDiv w:val="1"/>
      <w:marLeft w:val="0"/>
      <w:marRight w:val="0"/>
      <w:marTop w:val="0"/>
      <w:marBottom w:val="0"/>
      <w:divBdr>
        <w:top w:val="none" w:sz="0" w:space="0" w:color="auto"/>
        <w:left w:val="none" w:sz="0" w:space="0" w:color="auto"/>
        <w:bottom w:val="none" w:sz="0" w:space="0" w:color="auto"/>
        <w:right w:val="none" w:sz="0" w:space="0" w:color="auto"/>
      </w:divBdr>
    </w:div>
    <w:div w:id="1739589199">
      <w:bodyDiv w:val="1"/>
      <w:marLeft w:val="0"/>
      <w:marRight w:val="0"/>
      <w:marTop w:val="0"/>
      <w:marBottom w:val="0"/>
      <w:divBdr>
        <w:top w:val="none" w:sz="0" w:space="0" w:color="auto"/>
        <w:left w:val="none" w:sz="0" w:space="0" w:color="auto"/>
        <w:bottom w:val="none" w:sz="0" w:space="0" w:color="auto"/>
        <w:right w:val="none" w:sz="0" w:space="0" w:color="auto"/>
      </w:divBdr>
    </w:div>
    <w:div w:id="2025596387">
      <w:bodyDiv w:val="1"/>
      <w:marLeft w:val="0"/>
      <w:marRight w:val="0"/>
      <w:marTop w:val="0"/>
      <w:marBottom w:val="0"/>
      <w:divBdr>
        <w:top w:val="none" w:sz="0" w:space="0" w:color="auto"/>
        <w:left w:val="none" w:sz="0" w:space="0" w:color="auto"/>
        <w:bottom w:val="none" w:sz="0" w:space="0" w:color="auto"/>
        <w:right w:val="none" w:sz="0" w:space="0" w:color="auto"/>
      </w:divBdr>
      <w:divsChild>
        <w:div w:id="373044255">
          <w:marLeft w:val="0"/>
          <w:marRight w:val="0"/>
          <w:marTop w:val="0"/>
          <w:marBottom w:val="0"/>
          <w:divBdr>
            <w:top w:val="single" w:sz="2" w:space="0" w:color="D9D9E3"/>
            <w:left w:val="single" w:sz="2" w:space="0" w:color="D9D9E3"/>
            <w:bottom w:val="single" w:sz="2" w:space="0" w:color="D9D9E3"/>
            <w:right w:val="single" w:sz="2" w:space="0" w:color="D9D9E3"/>
          </w:divBdr>
          <w:divsChild>
            <w:div w:id="48190801">
              <w:marLeft w:val="0"/>
              <w:marRight w:val="0"/>
              <w:marTop w:val="0"/>
              <w:marBottom w:val="0"/>
              <w:divBdr>
                <w:top w:val="single" w:sz="2" w:space="0" w:color="D9D9E3"/>
                <w:left w:val="single" w:sz="2" w:space="0" w:color="D9D9E3"/>
                <w:bottom w:val="single" w:sz="2" w:space="0" w:color="D9D9E3"/>
                <w:right w:val="single" w:sz="2" w:space="0" w:color="D9D9E3"/>
              </w:divBdr>
              <w:divsChild>
                <w:div w:id="545720124">
                  <w:marLeft w:val="0"/>
                  <w:marRight w:val="0"/>
                  <w:marTop w:val="0"/>
                  <w:marBottom w:val="0"/>
                  <w:divBdr>
                    <w:top w:val="single" w:sz="2" w:space="0" w:color="D9D9E3"/>
                    <w:left w:val="single" w:sz="2" w:space="0" w:color="D9D9E3"/>
                    <w:bottom w:val="single" w:sz="2" w:space="0" w:color="D9D9E3"/>
                    <w:right w:val="single" w:sz="2" w:space="0" w:color="D9D9E3"/>
                  </w:divBdr>
                  <w:divsChild>
                    <w:div w:id="248469347">
                      <w:marLeft w:val="0"/>
                      <w:marRight w:val="0"/>
                      <w:marTop w:val="0"/>
                      <w:marBottom w:val="0"/>
                      <w:divBdr>
                        <w:top w:val="single" w:sz="2" w:space="0" w:color="D9D9E3"/>
                        <w:left w:val="single" w:sz="2" w:space="0" w:color="D9D9E3"/>
                        <w:bottom w:val="single" w:sz="2" w:space="0" w:color="D9D9E3"/>
                        <w:right w:val="single" w:sz="2" w:space="0" w:color="D9D9E3"/>
                      </w:divBdr>
                      <w:divsChild>
                        <w:div w:id="89282094">
                          <w:marLeft w:val="0"/>
                          <w:marRight w:val="0"/>
                          <w:marTop w:val="0"/>
                          <w:marBottom w:val="0"/>
                          <w:divBdr>
                            <w:top w:val="single" w:sz="2" w:space="0" w:color="auto"/>
                            <w:left w:val="single" w:sz="2" w:space="0" w:color="auto"/>
                            <w:bottom w:val="single" w:sz="6" w:space="0" w:color="auto"/>
                            <w:right w:val="single" w:sz="2" w:space="0" w:color="auto"/>
                          </w:divBdr>
                          <w:divsChild>
                            <w:div w:id="2019380069">
                              <w:marLeft w:val="0"/>
                              <w:marRight w:val="0"/>
                              <w:marTop w:val="100"/>
                              <w:marBottom w:val="100"/>
                              <w:divBdr>
                                <w:top w:val="single" w:sz="2" w:space="0" w:color="D9D9E3"/>
                                <w:left w:val="single" w:sz="2" w:space="0" w:color="D9D9E3"/>
                                <w:bottom w:val="single" w:sz="2" w:space="0" w:color="D9D9E3"/>
                                <w:right w:val="single" w:sz="2" w:space="0" w:color="D9D9E3"/>
                              </w:divBdr>
                              <w:divsChild>
                                <w:div w:id="252469748">
                                  <w:marLeft w:val="0"/>
                                  <w:marRight w:val="0"/>
                                  <w:marTop w:val="0"/>
                                  <w:marBottom w:val="0"/>
                                  <w:divBdr>
                                    <w:top w:val="single" w:sz="2" w:space="0" w:color="D9D9E3"/>
                                    <w:left w:val="single" w:sz="2" w:space="0" w:color="D9D9E3"/>
                                    <w:bottom w:val="single" w:sz="2" w:space="0" w:color="D9D9E3"/>
                                    <w:right w:val="single" w:sz="2" w:space="0" w:color="D9D9E3"/>
                                  </w:divBdr>
                                  <w:divsChild>
                                    <w:div w:id="20229283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37391349">
                                  <w:marLeft w:val="0"/>
                                  <w:marRight w:val="0"/>
                                  <w:marTop w:val="0"/>
                                  <w:marBottom w:val="0"/>
                                  <w:divBdr>
                                    <w:top w:val="single" w:sz="2" w:space="0" w:color="D9D9E3"/>
                                    <w:left w:val="single" w:sz="2" w:space="0" w:color="D9D9E3"/>
                                    <w:bottom w:val="single" w:sz="2" w:space="0" w:color="D9D9E3"/>
                                    <w:right w:val="single" w:sz="2" w:space="0" w:color="D9D9E3"/>
                                  </w:divBdr>
                                  <w:divsChild>
                                    <w:div w:id="833106757">
                                      <w:marLeft w:val="0"/>
                                      <w:marRight w:val="0"/>
                                      <w:marTop w:val="0"/>
                                      <w:marBottom w:val="0"/>
                                      <w:divBdr>
                                        <w:top w:val="single" w:sz="2" w:space="0" w:color="D9D9E3"/>
                                        <w:left w:val="single" w:sz="2" w:space="0" w:color="D9D9E3"/>
                                        <w:bottom w:val="single" w:sz="2" w:space="0" w:color="D9D9E3"/>
                                        <w:right w:val="single" w:sz="2" w:space="0" w:color="D9D9E3"/>
                                      </w:divBdr>
                                      <w:divsChild>
                                        <w:div w:id="19634901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3927461">
                          <w:marLeft w:val="0"/>
                          <w:marRight w:val="0"/>
                          <w:marTop w:val="0"/>
                          <w:marBottom w:val="0"/>
                          <w:divBdr>
                            <w:top w:val="single" w:sz="2" w:space="0" w:color="auto"/>
                            <w:left w:val="single" w:sz="2" w:space="0" w:color="auto"/>
                            <w:bottom w:val="single" w:sz="6" w:space="0" w:color="auto"/>
                            <w:right w:val="single" w:sz="2" w:space="0" w:color="auto"/>
                          </w:divBdr>
                          <w:divsChild>
                            <w:div w:id="1164859883">
                              <w:marLeft w:val="0"/>
                              <w:marRight w:val="0"/>
                              <w:marTop w:val="100"/>
                              <w:marBottom w:val="100"/>
                              <w:divBdr>
                                <w:top w:val="single" w:sz="2" w:space="0" w:color="D9D9E3"/>
                                <w:left w:val="single" w:sz="2" w:space="0" w:color="D9D9E3"/>
                                <w:bottom w:val="single" w:sz="2" w:space="0" w:color="D9D9E3"/>
                                <w:right w:val="single" w:sz="2" w:space="0" w:color="D9D9E3"/>
                              </w:divBdr>
                              <w:divsChild>
                                <w:div w:id="637880470">
                                  <w:marLeft w:val="0"/>
                                  <w:marRight w:val="0"/>
                                  <w:marTop w:val="0"/>
                                  <w:marBottom w:val="0"/>
                                  <w:divBdr>
                                    <w:top w:val="single" w:sz="2" w:space="0" w:color="D9D9E3"/>
                                    <w:left w:val="single" w:sz="2" w:space="0" w:color="D9D9E3"/>
                                    <w:bottom w:val="single" w:sz="2" w:space="0" w:color="D9D9E3"/>
                                    <w:right w:val="single" w:sz="2" w:space="0" w:color="D9D9E3"/>
                                  </w:divBdr>
                                  <w:divsChild>
                                    <w:div w:id="616060985">
                                      <w:marLeft w:val="0"/>
                                      <w:marRight w:val="0"/>
                                      <w:marTop w:val="0"/>
                                      <w:marBottom w:val="0"/>
                                      <w:divBdr>
                                        <w:top w:val="single" w:sz="2" w:space="0" w:color="D9D9E3"/>
                                        <w:left w:val="single" w:sz="2" w:space="0" w:color="D9D9E3"/>
                                        <w:bottom w:val="single" w:sz="2" w:space="0" w:color="D9D9E3"/>
                                        <w:right w:val="single" w:sz="2" w:space="0" w:color="D9D9E3"/>
                                      </w:divBdr>
                                      <w:divsChild>
                                        <w:div w:id="701978548">
                                          <w:marLeft w:val="0"/>
                                          <w:marRight w:val="0"/>
                                          <w:marTop w:val="0"/>
                                          <w:marBottom w:val="0"/>
                                          <w:divBdr>
                                            <w:top w:val="single" w:sz="2" w:space="0" w:color="D9D9E3"/>
                                            <w:left w:val="single" w:sz="2" w:space="0" w:color="D9D9E3"/>
                                            <w:bottom w:val="single" w:sz="2" w:space="0" w:color="D9D9E3"/>
                                            <w:right w:val="single" w:sz="2" w:space="0" w:color="D9D9E3"/>
                                          </w:divBdr>
                                          <w:divsChild>
                                            <w:div w:id="124645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934287098">
                          <w:marLeft w:val="0"/>
                          <w:marRight w:val="0"/>
                          <w:marTop w:val="0"/>
                          <w:marBottom w:val="0"/>
                          <w:divBdr>
                            <w:top w:val="single" w:sz="2" w:space="0" w:color="auto"/>
                            <w:left w:val="single" w:sz="2" w:space="0" w:color="auto"/>
                            <w:bottom w:val="single" w:sz="6" w:space="0" w:color="auto"/>
                            <w:right w:val="single" w:sz="2" w:space="0" w:color="auto"/>
                          </w:divBdr>
                          <w:divsChild>
                            <w:div w:id="768504244">
                              <w:marLeft w:val="0"/>
                              <w:marRight w:val="0"/>
                              <w:marTop w:val="100"/>
                              <w:marBottom w:val="100"/>
                              <w:divBdr>
                                <w:top w:val="single" w:sz="2" w:space="0" w:color="D9D9E3"/>
                                <w:left w:val="single" w:sz="2" w:space="0" w:color="D9D9E3"/>
                                <w:bottom w:val="single" w:sz="2" w:space="0" w:color="D9D9E3"/>
                                <w:right w:val="single" w:sz="2" w:space="0" w:color="D9D9E3"/>
                              </w:divBdr>
                              <w:divsChild>
                                <w:div w:id="1283993524">
                                  <w:marLeft w:val="0"/>
                                  <w:marRight w:val="0"/>
                                  <w:marTop w:val="0"/>
                                  <w:marBottom w:val="0"/>
                                  <w:divBdr>
                                    <w:top w:val="single" w:sz="2" w:space="0" w:color="D9D9E3"/>
                                    <w:left w:val="single" w:sz="2" w:space="0" w:color="D9D9E3"/>
                                    <w:bottom w:val="single" w:sz="2" w:space="0" w:color="D9D9E3"/>
                                    <w:right w:val="single" w:sz="2" w:space="0" w:color="D9D9E3"/>
                                  </w:divBdr>
                                  <w:divsChild>
                                    <w:div w:id="1063599984">
                                      <w:marLeft w:val="0"/>
                                      <w:marRight w:val="0"/>
                                      <w:marTop w:val="0"/>
                                      <w:marBottom w:val="0"/>
                                      <w:divBdr>
                                        <w:top w:val="single" w:sz="2" w:space="0" w:color="D9D9E3"/>
                                        <w:left w:val="single" w:sz="2" w:space="0" w:color="D9D9E3"/>
                                        <w:bottom w:val="single" w:sz="2" w:space="0" w:color="D9D9E3"/>
                                        <w:right w:val="single" w:sz="2" w:space="0" w:color="D9D9E3"/>
                                      </w:divBdr>
                                      <w:divsChild>
                                        <w:div w:id="1396853727">
                                          <w:marLeft w:val="0"/>
                                          <w:marRight w:val="0"/>
                                          <w:marTop w:val="0"/>
                                          <w:marBottom w:val="0"/>
                                          <w:divBdr>
                                            <w:top w:val="single" w:sz="2" w:space="0" w:color="D9D9E3"/>
                                            <w:left w:val="single" w:sz="2" w:space="0" w:color="D9D9E3"/>
                                            <w:bottom w:val="single" w:sz="2" w:space="0" w:color="D9D9E3"/>
                                            <w:right w:val="single" w:sz="2" w:space="0" w:color="D9D9E3"/>
                                          </w:divBdr>
                                          <w:divsChild>
                                            <w:div w:id="1708794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191921094">
                          <w:marLeft w:val="0"/>
                          <w:marRight w:val="0"/>
                          <w:marTop w:val="0"/>
                          <w:marBottom w:val="0"/>
                          <w:divBdr>
                            <w:top w:val="single" w:sz="2" w:space="0" w:color="auto"/>
                            <w:left w:val="single" w:sz="2" w:space="0" w:color="auto"/>
                            <w:bottom w:val="single" w:sz="6" w:space="0" w:color="auto"/>
                            <w:right w:val="single" w:sz="2" w:space="0" w:color="auto"/>
                          </w:divBdr>
                          <w:divsChild>
                            <w:div w:id="33887746">
                              <w:marLeft w:val="0"/>
                              <w:marRight w:val="0"/>
                              <w:marTop w:val="100"/>
                              <w:marBottom w:val="100"/>
                              <w:divBdr>
                                <w:top w:val="single" w:sz="2" w:space="0" w:color="D9D9E3"/>
                                <w:left w:val="single" w:sz="2" w:space="0" w:color="D9D9E3"/>
                                <w:bottom w:val="single" w:sz="2" w:space="0" w:color="D9D9E3"/>
                                <w:right w:val="single" w:sz="2" w:space="0" w:color="D9D9E3"/>
                              </w:divBdr>
                              <w:divsChild>
                                <w:div w:id="449327251">
                                  <w:marLeft w:val="0"/>
                                  <w:marRight w:val="0"/>
                                  <w:marTop w:val="0"/>
                                  <w:marBottom w:val="0"/>
                                  <w:divBdr>
                                    <w:top w:val="single" w:sz="2" w:space="0" w:color="D9D9E3"/>
                                    <w:left w:val="single" w:sz="2" w:space="0" w:color="D9D9E3"/>
                                    <w:bottom w:val="single" w:sz="2" w:space="0" w:color="D9D9E3"/>
                                    <w:right w:val="single" w:sz="2" w:space="0" w:color="D9D9E3"/>
                                  </w:divBdr>
                                  <w:divsChild>
                                    <w:div w:id="336471023">
                                      <w:marLeft w:val="0"/>
                                      <w:marRight w:val="0"/>
                                      <w:marTop w:val="0"/>
                                      <w:marBottom w:val="0"/>
                                      <w:divBdr>
                                        <w:top w:val="single" w:sz="2" w:space="0" w:color="D9D9E3"/>
                                        <w:left w:val="single" w:sz="2" w:space="0" w:color="D9D9E3"/>
                                        <w:bottom w:val="single" w:sz="2" w:space="0" w:color="D9D9E3"/>
                                        <w:right w:val="single" w:sz="2" w:space="0" w:color="D9D9E3"/>
                                      </w:divBdr>
                                      <w:divsChild>
                                        <w:div w:id="1051029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09404645">
                                  <w:marLeft w:val="0"/>
                                  <w:marRight w:val="0"/>
                                  <w:marTop w:val="0"/>
                                  <w:marBottom w:val="0"/>
                                  <w:divBdr>
                                    <w:top w:val="single" w:sz="2" w:space="0" w:color="D9D9E3"/>
                                    <w:left w:val="single" w:sz="2" w:space="0" w:color="D9D9E3"/>
                                    <w:bottom w:val="single" w:sz="2" w:space="0" w:color="D9D9E3"/>
                                    <w:right w:val="single" w:sz="2" w:space="0" w:color="D9D9E3"/>
                                  </w:divBdr>
                                  <w:divsChild>
                                    <w:div w:id="1028071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369261511">
                          <w:marLeft w:val="0"/>
                          <w:marRight w:val="0"/>
                          <w:marTop w:val="0"/>
                          <w:marBottom w:val="0"/>
                          <w:divBdr>
                            <w:top w:val="single" w:sz="2" w:space="0" w:color="auto"/>
                            <w:left w:val="single" w:sz="2" w:space="0" w:color="auto"/>
                            <w:bottom w:val="single" w:sz="6" w:space="0" w:color="auto"/>
                            <w:right w:val="single" w:sz="2" w:space="0" w:color="auto"/>
                          </w:divBdr>
                          <w:divsChild>
                            <w:div w:id="18510196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239266">
                                  <w:marLeft w:val="0"/>
                                  <w:marRight w:val="0"/>
                                  <w:marTop w:val="0"/>
                                  <w:marBottom w:val="0"/>
                                  <w:divBdr>
                                    <w:top w:val="single" w:sz="2" w:space="0" w:color="D9D9E3"/>
                                    <w:left w:val="single" w:sz="2" w:space="0" w:color="D9D9E3"/>
                                    <w:bottom w:val="single" w:sz="2" w:space="0" w:color="D9D9E3"/>
                                    <w:right w:val="single" w:sz="2" w:space="0" w:color="D9D9E3"/>
                                  </w:divBdr>
                                  <w:divsChild>
                                    <w:div w:id="19862293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97088191">
                                  <w:marLeft w:val="0"/>
                                  <w:marRight w:val="0"/>
                                  <w:marTop w:val="0"/>
                                  <w:marBottom w:val="0"/>
                                  <w:divBdr>
                                    <w:top w:val="single" w:sz="2" w:space="0" w:color="D9D9E3"/>
                                    <w:left w:val="single" w:sz="2" w:space="0" w:color="D9D9E3"/>
                                    <w:bottom w:val="single" w:sz="2" w:space="0" w:color="D9D9E3"/>
                                    <w:right w:val="single" w:sz="2" w:space="0" w:color="D9D9E3"/>
                                  </w:divBdr>
                                  <w:divsChild>
                                    <w:div w:id="1204950551">
                                      <w:marLeft w:val="0"/>
                                      <w:marRight w:val="0"/>
                                      <w:marTop w:val="0"/>
                                      <w:marBottom w:val="0"/>
                                      <w:divBdr>
                                        <w:top w:val="single" w:sz="2" w:space="0" w:color="D9D9E3"/>
                                        <w:left w:val="single" w:sz="2" w:space="0" w:color="D9D9E3"/>
                                        <w:bottom w:val="single" w:sz="2" w:space="0" w:color="D9D9E3"/>
                                        <w:right w:val="single" w:sz="2" w:space="0" w:color="D9D9E3"/>
                                      </w:divBdr>
                                      <w:divsChild>
                                        <w:div w:id="1614432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6251203">
                          <w:marLeft w:val="0"/>
                          <w:marRight w:val="0"/>
                          <w:marTop w:val="0"/>
                          <w:marBottom w:val="0"/>
                          <w:divBdr>
                            <w:top w:val="single" w:sz="2" w:space="0" w:color="auto"/>
                            <w:left w:val="single" w:sz="2" w:space="0" w:color="auto"/>
                            <w:bottom w:val="single" w:sz="6" w:space="0" w:color="auto"/>
                            <w:right w:val="single" w:sz="2" w:space="0" w:color="auto"/>
                          </w:divBdr>
                          <w:divsChild>
                            <w:div w:id="1718552285">
                              <w:marLeft w:val="0"/>
                              <w:marRight w:val="0"/>
                              <w:marTop w:val="100"/>
                              <w:marBottom w:val="100"/>
                              <w:divBdr>
                                <w:top w:val="single" w:sz="2" w:space="0" w:color="D9D9E3"/>
                                <w:left w:val="single" w:sz="2" w:space="0" w:color="D9D9E3"/>
                                <w:bottom w:val="single" w:sz="2" w:space="0" w:color="D9D9E3"/>
                                <w:right w:val="single" w:sz="2" w:space="0" w:color="D9D9E3"/>
                              </w:divBdr>
                              <w:divsChild>
                                <w:div w:id="78908152">
                                  <w:marLeft w:val="0"/>
                                  <w:marRight w:val="0"/>
                                  <w:marTop w:val="0"/>
                                  <w:marBottom w:val="0"/>
                                  <w:divBdr>
                                    <w:top w:val="single" w:sz="2" w:space="0" w:color="D9D9E3"/>
                                    <w:left w:val="single" w:sz="2" w:space="0" w:color="D9D9E3"/>
                                    <w:bottom w:val="single" w:sz="2" w:space="0" w:color="D9D9E3"/>
                                    <w:right w:val="single" w:sz="2" w:space="0" w:color="D9D9E3"/>
                                  </w:divBdr>
                                  <w:divsChild>
                                    <w:div w:id="501550992">
                                      <w:marLeft w:val="0"/>
                                      <w:marRight w:val="0"/>
                                      <w:marTop w:val="0"/>
                                      <w:marBottom w:val="0"/>
                                      <w:divBdr>
                                        <w:top w:val="single" w:sz="2" w:space="0" w:color="D9D9E3"/>
                                        <w:left w:val="single" w:sz="2" w:space="0" w:color="D9D9E3"/>
                                        <w:bottom w:val="single" w:sz="2" w:space="0" w:color="D9D9E3"/>
                                        <w:right w:val="single" w:sz="2" w:space="0" w:color="D9D9E3"/>
                                      </w:divBdr>
                                      <w:divsChild>
                                        <w:div w:id="1459104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2101876673">
                                  <w:marLeft w:val="0"/>
                                  <w:marRight w:val="0"/>
                                  <w:marTop w:val="0"/>
                                  <w:marBottom w:val="0"/>
                                  <w:divBdr>
                                    <w:top w:val="single" w:sz="2" w:space="0" w:color="D9D9E3"/>
                                    <w:left w:val="single" w:sz="2" w:space="0" w:color="D9D9E3"/>
                                    <w:bottom w:val="single" w:sz="2" w:space="0" w:color="D9D9E3"/>
                                    <w:right w:val="single" w:sz="2" w:space="0" w:color="D9D9E3"/>
                                  </w:divBdr>
                                  <w:divsChild>
                                    <w:div w:id="15620565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783332742">
                          <w:marLeft w:val="0"/>
                          <w:marRight w:val="0"/>
                          <w:marTop w:val="0"/>
                          <w:marBottom w:val="0"/>
                          <w:divBdr>
                            <w:top w:val="single" w:sz="2" w:space="0" w:color="auto"/>
                            <w:left w:val="single" w:sz="2" w:space="0" w:color="auto"/>
                            <w:bottom w:val="single" w:sz="6" w:space="0" w:color="auto"/>
                            <w:right w:val="single" w:sz="2" w:space="0" w:color="auto"/>
                          </w:divBdr>
                          <w:divsChild>
                            <w:div w:id="1273517505">
                              <w:marLeft w:val="0"/>
                              <w:marRight w:val="0"/>
                              <w:marTop w:val="100"/>
                              <w:marBottom w:val="100"/>
                              <w:divBdr>
                                <w:top w:val="single" w:sz="2" w:space="0" w:color="D9D9E3"/>
                                <w:left w:val="single" w:sz="2" w:space="0" w:color="D9D9E3"/>
                                <w:bottom w:val="single" w:sz="2" w:space="0" w:color="D9D9E3"/>
                                <w:right w:val="single" w:sz="2" w:space="0" w:color="D9D9E3"/>
                              </w:divBdr>
                              <w:divsChild>
                                <w:div w:id="1519853992">
                                  <w:marLeft w:val="0"/>
                                  <w:marRight w:val="0"/>
                                  <w:marTop w:val="0"/>
                                  <w:marBottom w:val="0"/>
                                  <w:divBdr>
                                    <w:top w:val="single" w:sz="2" w:space="0" w:color="D9D9E3"/>
                                    <w:left w:val="single" w:sz="2" w:space="0" w:color="D9D9E3"/>
                                    <w:bottom w:val="single" w:sz="2" w:space="0" w:color="D9D9E3"/>
                                    <w:right w:val="single" w:sz="2" w:space="0" w:color="D9D9E3"/>
                                  </w:divBdr>
                                  <w:divsChild>
                                    <w:div w:id="2046909228">
                                      <w:marLeft w:val="0"/>
                                      <w:marRight w:val="0"/>
                                      <w:marTop w:val="0"/>
                                      <w:marBottom w:val="0"/>
                                      <w:divBdr>
                                        <w:top w:val="single" w:sz="2" w:space="0" w:color="D9D9E3"/>
                                        <w:left w:val="single" w:sz="2" w:space="0" w:color="D9D9E3"/>
                                        <w:bottom w:val="single" w:sz="2" w:space="0" w:color="D9D9E3"/>
                                        <w:right w:val="single" w:sz="2" w:space="0" w:color="D9D9E3"/>
                                      </w:divBdr>
                                      <w:divsChild>
                                        <w:div w:id="1717775496">
                                          <w:marLeft w:val="0"/>
                                          <w:marRight w:val="0"/>
                                          <w:marTop w:val="0"/>
                                          <w:marBottom w:val="0"/>
                                          <w:divBdr>
                                            <w:top w:val="single" w:sz="2" w:space="0" w:color="D9D9E3"/>
                                            <w:left w:val="single" w:sz="2" w:space="0" w:color="D9D9E3"/>
                                            <w:bottom w:val="single" w:sz="2" w:space="0" w:color="D9D9E3"/>
                                            <w:right w:val="single" w:sz="2" w:space="0" w:color="D9D9E3"/>
                                          </w:divBdr>
                                          <w:divsChild>
                                            <w:div w:id="12756025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82422569">
                          <w:marLeft w:val="0"/>
                          <w:marRight w:val="0"/>
                          <w:marTop w:val="0"/>
                          <w:marBottom w:val="0"/>
                          <w:divBdr>
                            <w:top w:val="single" w:sz="2" w:space="0" w:color="auto"/>
                            <w:left w:val="single" w:sz="2" w:space="0" w:color="auto"/>
                            <w:bottom w:val="single" w:sz="6" w:space="0" w:color="auto"/>
                            <w:right w:val="single" w:sz="2" w:space="0" w:color="auto"/>
                          </w:divBdr>
                          <w:divsChild>
                            <w:div w:id="1603339541">
                              <w:marLeft w:val="0"/>
                              <w:marRight w:val="0"/>
                              <w:marTop w:val="100"/>
                              <w:marBottom w:val="100"/>
                              <w:divBdr>
                                <w:top w:val="single" w:sz="2" w:space="0" w:color="D9D9E3"/>
                                <w:left w:val="single" w:sz="2" w:space="0" w:color="D9D9E3"/>
                                <w:bottom w:val="single" w:sz="2" w:space="0" w:color="D9D9E3"/>
                                <w:right w:val="single" w:sz="2" w:space="0" w:color="D9D9E3"/>
                              </w:divBdr>
                              <w:divsChild>
                                <w:div w:id="1170172995">
                                  <w:marLeft w:val="0"/>
                                  <w:marRight w:val="0"/>
                                  <w:marTop w:val="0"/>
                                  <w:marBottom w:val="0"/>
                                  <w:divBdr>
                                    <w:top w:val="single" w:sz="2" w:space="0" w:color="D9D9E3"/>
                                    <w:left w:val="single" w:sz="2" w:space="0" w:color="D9D9E3"/>
                                    <w:bottom w:val="single" w:sz="2" w:space="0" w:color="D9D9E3"/>
                                    <w:right w:val="single" w:sz="2" w:space="0" w:color="D9D9E3"/>
                                  </w:divBdr>
                                  <w:divsChild>
                                    <w:div w:id="669799919">
                                      <w:marLeft w:val="0"/>
                                      <w:marRight w:val="0"/>
                                      <w:marTop w:val="0"/>
                                      <w:marBottom w:val="0"/>
                                      <w:divBdr>
                                        <w:top w:val="single" w:sz="2" w:space="0" w:color="D9D9E3"/>
                                        <w:left w:val="single" w:sz="2" w:space="0" w:color="D9D9E3"/>
                                        <w:bottom w:val="single" w:sz="2" w:space="0" w:color="D9D9E3"/>
                                        <w:right w:val="single" w:sz="2" w:space="0" w:color="D9D9E3"/>
                                      </w:divBdr>
                                      <w:divsChild>
                                        <w:div w:id="1774744325">
                                          <w:marLeft w:val="0"/>
                                          <w:marRight w:val="0"/>
                                          <w:marTop w:val="0"/>
                                          <w:marBottom w:val="0"/>
                                          <w:divBdr>
                                            <w:top w:val="single" w:sz="2" w:space="0" w:color="D9D9E3"/>
                                            <w:left w:val="single" w:sz="2" w:space="0" w:color="D9D9E3"/>
                                            <w:bottom w:val="single" w:sz="2" w:space="0" w:color="D9D9E3"/>
                                            <w:right w:val="single" w:sz="2" w:space="0" w:color="D9D9E3"/>
                                          </w:divBdr>
                                          <w:divsChild>
                                            <w:div w:id="16436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052065">
                          <w:marLeft w:val="0"/>
                          <w:marRight w:val="0"/>
                          <w:marTop w:val="0"/>
                          <w:marBottom w:val="0"/>
                          <w:divBdr>
                            <w:top w:val="single" w:sz="2" w:space="0" w:color="auto"/>
                            <w:left w:val="single" w:sz="2" w:space="0" w:color="auto"/>
                            <w:bottom w:val="single" w:sz="6" w:space="0" w:color="auto"/>
                            <w:right w:val="single" w:sz="2" w:space="0" w:color="auto"/>
                          </w:divBdr>
                          <w:divsChild>
                            <w:div w:id="405805464">
                              <w:marLeft w:val="0"/>
                              <w:marRight w:val="0"/>
                              <w:marTop w:val="100"/>
                              <w:marBottom w:val="100"/>
                              <w:divBdr>
                                <w:top w:val="single" w:sz="2" w:space="0" w:color="D9D9E3"/>
                                <w:left w:val="single" w:sz="2" w:space="0" w:color="D9D9E3"/>
                                <w:bottom w:val="single" w:sz="2" w:space="0" w:color="D9D9E3"/>
                                <w:right w:val="single" w:sz="2" w:space="0" w:color="D9D9E3"/>
                              </w:divBdr>
                              <w:divsChild>
                                <w:div w:id="1790003559">
                                  <w:marLeft w:val="0"/>
                                  <w:marRight w:val="0"/>
                                  <w:marTop w:val="0"/>
                                  <w:marBottom w:val="0"/>
                                  <w:divBdr>
                                    <w:top w:val="single" w:sz="2" w:space="0" w:color="D9D9E3"/>
                                    <w:left w:val="single" w:sz="2" w:space="0" w:color="D9D9E3"/>
                                    <w:bottom w:val="single" w:sz="2" w:space="0" w:color="D9D9E3"/>
                                    <w:right w:val="single" w:sz="2" w:space="0" w:color="D9D9E3"/>
                                  </w:divBdr>
                                  <w:divsChild>
                                    <w:div w:id="694043018">
                                      <w:marLeft w:val="0"/>
                                      <w:marRight w:val="0"/>
                                      <w:marTop w:val="0"/>
                                      <w:marBottom w:val="0"/>
                                      <w:divBdr>
                                        <w:top w:val="single" w:sz="2" w:space="0" w:color="D9D9E3"/>
                                        <w:left w:val="single" w:sz="2" w:space="0" w:color="D9D9E3"/>
                                        <w:bottom w:val="single" w:sz="2" w:space="0" w:color="D9D9E3"/>
                                        <w:right w:val="single" w:sz="2" w:space="0" w:color="D9D9E3"/>
                                      </w:divBdr>
                                      <w:divsChild>
                                        <w:div w:id="60102889">
                                          <w:marLeft w:val="0"/>
                                          <w:marRight w:val="0"/>
                                          <w:marTop w:val="0"/>
                                          <w:marBottom w:val="0"/>
                                          <w:divBdr>
                                            <w:top w:val="single" w:sz="2" w:space="0" w:color="D9D9E3"/>
                                            <w:left w:val="single" w:sz="2" w:space="0" w:color="D9D9E3"/>
                                            <w:bottom w:val="single" w:sz="2" w:space="0" w:color="D9D9E3"/>
                                            <w:right w:val="single" w:sz="2" w:space="0" w:color="D9D9E3"/>
                                          </w:divBdr>
                                          <w:divsChild>
                                            <w:div w:id="441845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399934848">
          <w:marLeft w:val="0"/>
          <w:marRight w:val="0"/>
          <w:marTop w:val="0"/>
          <w:marBottom w:val="0"/>
          <w:divBdr>
            <w:top w:val="none" w:sz="0" w:space="0" w:color="auto"/>
            <w:left w:val="none" w:sz="0" w:space="0" w:color="auto"/>
            <w:bottom w:val="none" w:sz="0" w:space="0" w:color="auto"/>
            <w:right w:val="none" w:sz="0" w:space="0" w:color="auto"/>
          </w:divBdr>
        </w:div>
      </w:divsChild>
    </w:div>
    <w:div w:id="2116512190">
      <w:bodyDiv w:val="1"/>
      <w:marLeft w:val="0"/>
      <w:marRight w:val="0"/>
      <w:marTop w:val="0"/>
      <w:marBottom w:val="0"/>
      <w:divBdr>
        <w:top w:val="none" w:sz="0" w:space="0" w:color="auto"/>
        <w:left w:val="none" w:sz="0" w:space="0" w:color="auto"/>
        <w:bottom w:val="none" w:sz="0" w:space="0" w:color="auto"/>
        <w:right w:val="none" w:sz="0" w:space="0" w:color="auto"/>
      </w:divBdr>
    </w:div>
    <w:div w:id="2144275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AAE0CB-CB6B-477E-A679-E1695D92E4CE}">
  <we:reference id="wa104099688" version="1.3.0.0" store="zh-TW"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CCBFCA-83BD-4CFF-9A6B-9E5C39CBD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904</Words>
  <Characters>27953</Characters>
  <Application>Microsoft Office Word</Application>
  <DocSecurity>0</DocSecurity>
  <Lines>232</Lines>
  <Paragraphs>65</Paragraphs>
  <ScaleCrop>false</ScaleCrop>
  <Company/>
  <LinksUpToDate>false</LinksUpToDate>
  <CharactersWithSpaces>32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cp:revision>
  <cp:lastPrinted>2024-01-13T08:04:00Z</cp:lastPrinted>
  <dcterms:created xsi:type="dcterms:W3CDTF">2024-01-15T01:44:00Z</dcterms:created>
  <dcterms:modified xsi:type="dcterms:W3CDTF">2024-01-15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lkxt4wI"/&gt;&lt;style id="http://www.zotero.org/styles/apa" locale="en-US" hasBibliography="1" bibliographyStyleHasBeenSet="1"/&gt;&lt;prefs&gt;&lt;pref name="fieldType" value="Field"/&gt;&lt;/prefs&gt;&lt;/data&gt;</vt:lpwstr>
  </property>
</Properties>
</file>